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61C010" w14:textId="518BAE3F" w:rsidR="002D4DF5" w:rsidRDefault="0089199E">
      <w:pPr>
        <w:rPr>
          <w:b/>
          <w:bCs/>
          <w:sz w:val="28"/>
          <w:szCs w:val="28"/>
        </w:rPr>
      </w:pPr>
      <w:r>
        <w:rPr>
          <w:b/>
          <w:bCs/>
          <w:sz w:val="28"/>
          <w:szCs w:val="28"/>
        </w:rPr>
        <w:t xml:space="preserve">Chapter </w:t>
      </w:r>
      <w:r w:rsidR="003A0878">
        <w:rPr>
          <w:b/>
          <w:bCs/>
          <w:sz w:val="28"/>
          <w:szCs w:val="28"/>
        </w:rPr>
        <w:t>4</w:t>
      </w:r>
    </w:p>
    <w:p w14:paraId="0335459F" w14:textId="77777777" w:rsidR="002D4DF5" w:rsidRDefault="0089199E">
      <w:commentRangeStart w:id="0"/>
      <w:r>
        <w:rPr>
          <w:b/>
          <w:bCs/>
        </w:rPr>
        <w:t xml:space="preserve">Introduction </w:t>
      </w:r>
      <w:commentRangeEnd w:id="0"/>
      <w:r w:rsidR="00D46173">
        <w:rPr>
          <w:rStyle w:val="CommentReference"/>
        </w:rPr>
        <w:commentReference w:id="0"/>
      </w:r>
    </w:p>
    <w:p w14:paraId="2DBC8462" w14:textId="3A5DDEAB" w:rsidR="002D4DF5" w:rsidRDefault="0089199E">
      <w:r>
        <w:t xml:space="preserve">Global conservation funding is currently inadequate to eliminate biodiversity loss </w:t>
      </w:r>
      <w:r>
        <w:fldChar w:fldCharType="begin"/>
      </w:r>
      <w:r>
        <w:instrText>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1" w:name="__Fieldmark__10_362668386"/>
      <w:r>
        <w:rPr>
          <w:rFonts w:cs="Calibri"/>
        </w:rPr>
        <w:t>(Echols et al., 2019; Waldron et al., 2013)</w:t>
      </w:r>
      <w:r>
        <w:fldChar w:fldCharType="end"/>
      </w:r>
      <w:bookmarkEnd w:id="1"/>
      <w:r>
        <w:t xml:space="preserve">. It 2016, investment into conservation was estimated to be $52 billion per year, </w:t>
      </w:r>
      <w:r w:rsidR="00F73D32">
        <w:t>and</w:t>
      </w:r>
      <w:r>
        <w:t xml:space="preserve"> </w:t>
      </w:r>
      <w:r w:rsidR="00F73D32">
        <w:t>recent estimates have suggested that $700 billion</w:t>
      </w:r>
      <w:r>
        <w:t xml:space="preserve"> per year will be required to ensure healthy ecosystems across land- and seascapes </w:t>
      </w:r>
      <w:r>
        <w:fldChar w:fldCharType="begin"/>
      </w:r>
      <w:r w:rsidR="00F73D32">
        <w:instrText xml:space="preserve"> ADDIN ZOTERO_ITEM CSL_CITATION {"citationID":"ft4tOcVN","properties":{"formattedCitation":"(Deutz et al., 2020)","plainCitation":"(Deutz et al., 2020)","noteIndex":0},"citationItems":[{"id":2847,"uris":["http://zotero.org/users/2170232/items/8K44SU2X"],"uri":["http://zotero.org/users/2170232/items/8K44SU2X"],"itemData":{"id":2847,"type":"report","publisher":"The Paulson Institute, The Nature Conservancy, the Cornell Atkinson Center for Sustainability","title":"Financing nature: Closing the global biodiversity financing gap","author":[{"family":"Deutz","given":"A"},{"family":"Heal","given":"G.M"},{"family":"Niu","given":"R"},{"family":"Swanson","given":"E"},{"family":"Townsend","given":"T"},{"family":"Li","given":"Z"},{"family":"Delmar","given":"A"},{"family":"Meghji","given":"A"},{"family":"Sethi","given":"S.A"},{"family":"Tobin-demla Puente","given":"J"}],"issued":{"date-parts":[["2020"]]}}}],"schema":"https://github.com/citation-style-language/schema/raw/master/csl-citation.json"} </w:instrText>
      </w:r>
      <w:r>
        <w:fldChar w:fldCharType="separate"/>
      </w:r>
      <w:bookmarkStart w:id="2" w:name="__Fieldmark__19_362668386"/>
      <w:r w:rsidR="00F73D32" w:rsidRPr="00F73D32">
        <w:rPr>
          <w:rFonts w:ascii="Calibri" w:hAnsi="Calibri" w:cs="Calibri"/>
        </w:rPr>
        <w:t>(Deutz et al., 2020)</w:t>
      </w:r>
      <w:r>
        <w:fldChar w:fldCharType="end"/>
      </w:r>
      <w:bookmarkEnd w:id="2"/>
      <w:r>
        <w:t xml:space="preserve">. Although global estimates </w:t>
      </w:r>
      <w:commentRangeStart w:id="3"/>
      <w:r>
        <w:t>such as these are unlikely to be accurate</w:t>
      </w:r>
      <w:commentRangeEnd w:id="3"/>
      <w:r w:rsidR="002A0795">
        <w:rPr>
          <w:rStyle w:val="CommentReference"/>
        </w:rPr>
        <w:commentReference w:id="3"/>
      </w:r>
      <w:r>
        <w:t xml:space="preserve">, the order of magnitude conveys the scale of the funding challenge. Currently, the majority of conservation funding around the world comes from either </w:t>
      </w:r>
      <w:commentRangeStart w:id="4"/>
      <w:r>
        <w:t>government o</w:t>
      </w:r>
      <w:commentRangeEnd w:id="4"/>
      <w:r w:rsidR="002A0795">
        <w:rPr>
          <w:rStyle w:val="CommentReference"/>
        </w:rPr>
        <w:commentReference w:id="4"/>
      </w:r>
      <w:r>
        <w:t xml:space="preserve">r philanthropic entities, where funds are distributed via grants </w:t>
      </w:r>
      <w:r>
        <w:fldChar w:fldCharType="begin"/>
      </w:r>
      <w:r w:rsidR="008A7BC9">
        <w:instrText xml:space="preserve"> ADDIN ZOTERO_ITEM CSL_CITATION {"citationID":"5lZYRiDx","properties":{"formattedCitation":"(Huwyler et al., 2016; Larson et al., 2021; Sayer and Wells, 2004)","plainCitation":"(Huwyler et al., 2016; Larson et al., 2021; Sayer and Wells, 2004)","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fldChar w:fldCharType="separate"/>
      </w:r>
      <w:bookmarkStart w:id="5" w:name="__Fieldmark__29_362668386"/>
      <w:r w:rsidR="008A7BC9" w:rsidRPr="008A7BC9">
        <w:rPr>
          <w:rFonts w:ascii="Calibri" w:hAnsi="Calibri" w:cs="Calibri"/>
        </w:rPr>
        <w:t>(Huwyler et al., 2016; Larson et al., 2021; Sayer and Wells, 2004)</w:t>
      </w:r>
      <w:r>
        <w:fldChar w:fldCharType="end"/>
      </w:r>
      <w:bookmarkEnd w:id="5"/>
      <w:r>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 </w:t>
      </w:r>
      <w:r>
        <w:fldChar w:fldCharType="begin"/>
      </w:r>
      <w:r>
        <w:instrText>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6" w:name="__Fieldmark__36_362668386"/>
      <w:r>
        <w:rPr>
          <w:rFonts w:cs="Calibri"/>
        </w:rPr>
        <w:t>(Huwyler et al., 2016)</w:t>
      </w:r>
      <w:r>
        <w:fldChar w:fldCharType="end"/>
      </w:r>
      <w:bookmarkEnd w:id="6"/>
      <w:r>
        <w:t xml:space="preserve">, green bonds, public-private partnerships, impact investing, and government-led incentives for private sector investment such as new policy, subsidies, loans, and risk mitigation mechanisms </w:t>
      </w:r>
      <w:r>
        <w:fldChar w:fldCharType="begin"/>
      </w:r>
      <w:r>
        <w:instrText>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7" w:name="__Fieldmark__50_362668386"/>
      <w:r>
        <w:rPr>
          <w:rFonts w:cs="Calibri"/>
        </w:rPr>
        <w:t>(Clark et al., 2018)</w:t>
      </w:r>
      <w:r>
        <w:fldChar w:fldCharType="end"/>
      </w:r>
      <w:bookmarkEnd w:id="7"/>
      <w:r>
        <w:t xml:space="preserve">. It is </w:t>
      </w:r>
      <w:commentRangeStart w:id="8"/>
      <w:r>
        <w:t xml:space="preserve">hoped </w:t>
      </w:r>
      <w:commentRangeEnd w:id="8"/>
      <w:r w:rsidR="00FF1DE6">
        <w:rPr>
          <w:rStyle w:val="CommentReference"/>
        </w:rPr>
        <w:commentReference w:id="8"/>
      </w:r>
      <w:r>
        <w:t xml:space="preserve">that these new approaches will affect both the quantity of funding available and the distribution mechanisms, moving away from short-term grants towards longer-term, sustainable financing </w:t>
      </w:r>
      <w:r>
        <w:fldChar w:fldCharType="begin"/>
      </w:r>
      <w:r>
        <w:instrText>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9" w:name="__Fieldmark__59_362668386"/>
      <w:r>
        <w:rPr>
          <w:rFonts w:cs="Calibri"/>
        </w:rPr>
        <w:t>(Echols et al., 2019)</w:t>
      </w:r>
      <w:r>
        <w:fldChar w:fldCharType="end"/>
      </w:r>
      <w:bookmarkEnd w:id="9"/>
      <w:r>
        <w:t xml:space="preserve">. Although the development of alternative financing models for the environment is both necessary and promising, they are being developed within a global economy in which government policies, business models, and free-market capitalism still incentivise the environmental degradation the models are attempting to reduce </w:t>
      </w:r>
      <w:r>
        <w:fldChar w:fldCharType="begin"/>
      </w:r>
      <w:r>
        <w:instrText>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0" w:name="__Fieldmark__68_362668386"/>
      <w:r>
        <w:rPr>
          <w:rFonts w:cs="Calibri"/>
        </w:rPr>
        <w:t>(Clark et al., 2018)</w:t>
      </w:r>
      <w:r>
        <w:fldChar w:fldCharType="end"/>
      </w:r>
      <w:bookmarkEnd w:id="10"/>
      <w:r>
        <w:t xml:space="preserve">. It is therefore likely that in the short- to </w:t>
      </w:r>
      <w:commentRangeStart w:id="11"/>
      <w:r>
        <w:t>medium-term</w:t>
      </w:r>
      <w:commentRangeEnd w:id="11"/>
      <w:r w:rsidR="00F8568A">
        <w:rPr>
          <w:rStyle w:val="CommentReference"/>
        </w:rPr>
        <w:commentReference w:id="11"/>
      </w:r>
      <w:r>
        <w:t xml:space="preserve">, conservation practitioners will remain largely reliant on traditional grant-based funding to implement conservation activities. </w:t>
      </w:r>
    </w:p>
    <w:p w14:paraId="342F701B" w14:textId="3AD74583" w:rsidR="002D4DF5" w:rsidRDefault="008A7BC9">
      <w:r>
        <w:t>G</w:t>
      </w:r>
      <w:r w:rsidR="0089199E">
        <w:t xml:space="preserve">rant-based funding </w:t>
      </w:r>
      <w:r>
        <w:t>is</w:t>
      </w:r>
      <w:r w:rsidR="0089199E">
        <w:t xml:space="preserve"> the dominant mechanism for conservation investment</w:t>
      </w:r>
      <w:r>
        <w:t xml:space="preserve"> largely because funders are hesitant to provide long-term institutional support to government agencies that </w:t>
      </w:r>
      <w:commentRangeStart w:id="12"/>
      <w:ins w:id="13" w:author="Philip McGowan" w:date="2021-11-25T11:25:00Z">
        <w:r w:rsidR="00F8568A">
          <w:t xml:space="preserve">they consider </w:t>
        </w:r>
        <w:commentRangeEnd w:id="12"/>
        <w:r w:rsidR="00F8568A">
          <w:rPr>
            <w:rStyle w:val="CommentReference"/>
          </w:rPr>
          <w:commentReference w:id="12"/>
        </w:r>
      </w:ins>
      <w:r>
        <w:t xml:space="preserve">lack the necessary </w:t>
      </w:r>
      <w:commentRangeStart w:id="14"/>
      <w:ins w:id="15" w:author="Philip McGowan" w:date="2021-11-25T11:25:00Z">
        <w:r w:rsidR="00F8568A">
          <w:t>infrastructure, processes</w:t>
        </w:r>
      </w:ins>
      <w:ins w:id="16" w:author="Philip McGowan" w:date="2021-11-25T11:26:00Z">
        <w:r w:rsidR="00F8568A">
          <w:t xml:space="preserve"> as well as</w:t>
        </w:r>
      </w:ins>
      <w:ins w:id="17" w:author="Philip McGowan" w:date="2021-11-25T11:25:00Z">
        <w:r w:rsidR="00F8568A">
          <w:t xml:space="preserve"> </w:t>
        </w:r>
      </w:ins>
      <w:commentRangeEnd w:id="14"/>
      <w:r w:rsidR="00F8568A">
        <w:rPr>
          <w:rStyle w:val="CommentReference"/>
        </w:rPr>
        <w:commentReference w:id="14"/>
      </w:r>
      <w:r>
        <w:t>technical and human resources, whereas project- or grant-based funding allows donors to maintain control over finances</w:t>
      </w:r>
      <w:ins w:id="18" w:author="Philip McGowan" w:date="2021-11-25T11:27:00Z">
        <w:r w:rsidR="00F8568A">
          <w:t xml:space="preserve"> and project/programme implementation</w:t>
        </w:r>
      </w:ins>
      <w:r>
        <w:t xml:space="preserve">, standardise approaches, and measure progress </w:t>
      </w:r>
      <w:r>
        <w:fldChar w:fldCharType="begin"/>
      </w:r>
      <w:r>
        <w:instrText xml:space="preserve"> ADDIN ZOTERO_ITEM CSL_CITATION {"citationID":"4POSgt9F","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fldChar w:fldCharType="separate"/>
      </w:r>
      <w:r w:rsidRPr="008A7BC9">
        <w:rPr>
          <w:rFonts w:ascii="Calibri" w:hAnsi="Calibri" w:cs="Calibri"/>
        </w:rPr>
        <w:t>(Sayer and Wells, 2004)</w:t>
      </w:r>
      <w:r>
        <w:fldChar w:fldCharType="end"/>
      </w:r>
      <w:r>
        <w:t>.</w:t>
      </w:r>
      <w:r w:rsidR="0089199E">
        <w:t xml:space="preserve"> </w:t>
      </w:r>
      <w:r>
        <w:t>Yet v</w:t>
      </w:r>
      <w:r w:rsidR="0089199E">
        <w:t xml:space="preserve">ery little research has been done to assess the effects of </w:t>
      </w:r>
      <w:commentRangeStart w:id="19"/>
      <w:r w:rsidR="0089199E">
        <w:t>unstable, non-linear budgets on biodiversity outcomes</w:t>
      </w:r>
      <w:commentRangeEnd w:id="19"/>
      <w:r w:rsidR="00F8568A">
        <w:rPr>
          <w:rStyle w:val="CommentReference"/>
        </w:rPr>
        <w:commentReference w:id="19"/>
      </w:r>
      <w:r w:rsidR="0089199E">
        <w:t xml:space="preserve">, nor the effects of alternative investment strategies. Given the </w:t>
      </w:r>
      <w:r w:rsidR="003A0878">
        <w:t>in</w:t>
      </w:r>
      <w:r w:rsidR="0089199E">
        <w:t xml:space="preserve">adequate funding for conservation, to have the greatest positive effect on biodiversity as possible, managers and conservationists need to ensure the investment of scarce resources is strategic and efficient, and they must strive to maximise the biodiversity outcomes of each dollar spent </w:t>
      </w:r>
      <w:r w:rsidR="0089199E">
        <w:fldChar w:fldCharType="begin"/>
      </w:r>
      <w:r w:rsidR="0089199E">
        <w:instrText>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rsidR="0089199E">
        <w:fldChar w:fldCharType="separate"/>
      </w:r>
      <w:bookmarkStart w:id="20" w:name="__Fieldmark__97_362668386"/>
      <w:r w:rsidR="0089199E">
        <w:rPr>
          <w:rFonts w:cs="Calibri"/>
        </w:rPr>
        <w:t>(Bruner et al., 2004; McBride et al., 2007; Waldron et al., 2013)</w:t>
      </w:r>
      <w:r w:rsidR="0089199E">
        <w:fldChar w:fldCharType="end"/>
      </w:r>
      <w:bookmarkEnd w:id="20"/>
      <w:r w:rsidR="0089199E">
        <w:t xml:space="preserve">. Investing conservation funds strategically over time is made difficult when funding is based on short-term grants that generally last between one and five years </w:t>
      </w:r>
      <w:r w:rsidR="0089199E">
        <w:fldChar w:fldCharType="begin"/>
      </w:r>
      <w:r w:rsidR="00321A08">
        <w:instrText xml:space="preserve"> ADDIN ZOTERO_ITEM CSL_CITATION {"citationID":"IXt04qes","properties":{"formattedCitation":"(Hodge and Adams, 2016; Sayer et al., 2017)","plainCitation":"(Hodge and Adams, 2016; Sayer et al., 2017)","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rsidR="0089199E">
        <w:fldChar w:fldCharType="separate"/>
      </w:r>
      <w:bookmarkStart w:id="21" w:name="__Fieldmark__112_362668386"/>
      <w:r w:rsidR="00321A08" w:rsidRPr="00321A08">
        <w:rPr>
          <w:rFonts w:ascii="Calibri" w:hAnsi="Calibri" w:cs="Calibri"/>
        </w:rPr>
        <w:t>(Hodge and Adams, 2016; Sayer et al., 2017)</w:t>
      </w:r>
      <w:r w:rsidR="0089199E">
        <w:fldChar w:fldCharType="end"/>
      </w:r>
      <w:bookmarkEnd w:id="21"/>
      <w:r w:rsidR="0089199E">
        <w:t xml:space="preserve">. </w:t>
      </w:r>
      <w:commentRangeStart w:id="22"/>
      <w:commentRangeStart w:id="23"/>
      <w:r w:rsidR="0089199E">
        <w:t xml:space="preserve">Most conservation </w:t>
      </w:r>
      <w:commentRangeEnd w:id="22"/>
      <w:r w:rsidR="00380D43">
        <w:rPr>
          <w:rStyle w:val="CommentReference"/>
        </w:rPr>
        <w:commentReference w:id="22"/>
      </w:r>
      <w:commentRangeEnd w:id="23"/>
      <w:r w:rsidR="006F0A98">
        <w:rPr>
          <w:rStyle w:val="CommentReference"/>
        </w:rPr>
        <w:commentReference w:id="23"/>
      </w:r>
      <w:r w:rsidR="0089199E">
        <w:t>projects or initiatives, even in wealthy countries with relatively well-funded protected area networks, rely on such short-term grants to launch programmes, conduct research, and implement key activities such as training, engagement, enforcement, and outreach</w:t>
      </w:r>
      <w:r w:rsidR="00775391">
        <w:t xml:space="preserve"> </w:t>
      </w:r>
      <w:r w:rsidR="00775391">
        <w:fldChar w:fldCharType="begin"/>
      </w:r>
      <w:r w:rsidR="00775391">
        <w:instrText xml:space="preserve"> ADDIN ZOTERO_ITEM CSL_CITATION {"citationID":"Vlz3OyOM","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775391">
        <w:fldChar w:fldCharType="separate"/>
      </w:r>
      <w:r w:rsidR="00775391" w:rsidRPr="00775391">
        <w:rPr>
          <w:rFonts w:ascii="Calibri" w:hAnsi="Calibri" w:cs="Calibri"/>
        </w:rPr>
        <w:t>(Emerton et al., 2006)</w:t>
      </w:r>
      <w:r w:rsidR="00775391">
        <w:fldChar w:fldCharType="end"/>
      </w:r>
      <w:r w:rsidR="0089199E">
        <w:t>. This funding model results in long-term budgets that are non-linear, unpredictable, and do not necessarily track changes in threat levels</w:t>
      </w:r>
      <w:r w:rsidR="00321A08">
        <w:t xml:space="preserve"> </w:t>
      </w:r>
      <w:r w:rsidR="00321A08">
        <w:fldChar w:fldCharType="begin"/>
      </w:r>
      <w:r w:rsidR="00321A08">
        <w:instrText xml:space="preserve"> ADDIN ZOTERO_ITEM CSL_CITATION {"citationID":"iCB9cJC2","properties":{"formattedCitation":"(Sayer et al., 2017)","plainCitation":"(Sayer et al., 2017)","noteIndex":0},"citationItems":[{"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rsidR="00321A08">
        <w:fldChar w:fldCharType="separate"/>
      </w:r>
      <w:r w:rsidR="00321A08" w:rsidRPr="00321A08">
        <w:rPr>
          <w:rFonts w:ascii="Calibri" w:hAnsi="Calibri" w:cs="Calibri"/>
        </w:rPr>
        <w:t>(Sayer et al., 2017)</w:t>
      </w:r>
      <w:r w:rsidR="00321A08">
        <w:fldChar w:fldCharType="end"/>
      </w:r>
      <w:r w:rsidR="00FB3821">
        <w:t>.</w:t>
      </w:r>
      <w:r w:rsidR="00B34B5D">
        <w:t xml:space="preserve"> </w:t>
      </w:r>
      <w:r w:rsidR="0089199E">
        <w:t>The financial stability of a conservation project or organisation is therefore reliant on the ability to leverage external funding through grant applications, which are inherently competitive and have low success rates</w:t>
      </w:r>
      <w:r w:rsidR="00F71372">
        <w:t xml:space="preserve"> </w:t>
      </w:r>
      <w:r w:rsidR="00F71372">
        <w:fldChar w:fldCharType="begin"/>
      </w:r>
      <w:r w:rsidR="00177F53">
        <w:instrText xml:space="preserve"> ADDIN ZOTERO_ITEM CSL_CITATION {"citationID":"iRWYjnSO","properties":{"formattedCitation":"(Sayer and Wells, 2004; Sohn, 2019)","plainCitation":"(Sayer and Wells, 2004; Sohn, 2019)","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rsidR="00F71372">
        <w:fldChar w:fldCharType="separate"/>
      </w:r>
      <w:r w:rsidR="00177F53" w:rsidRPr="00177F53">
        <w:rPr>
          <w:rFonts w:ascii="Calibri" w:hAnsi="Calibri" w:cs="Calibri"/>
        </w:rPr>
        <w:t>(Sayer and Wells, 2004; Sohn, 2019)</w:t>
      </w:r>
      <w:r w:rsidR="00F71372">
        <w:fldChar w:fldCharType="end"/>
      </w:r>
      <w:r w:rsidR="0089199E">
        <w:t xml:space="preserve">. This funding mechanism means that conservation projects go through </w:t>
      </w:r>
      <w:commentRangeStart w:id="24"/>
      <w:r w:rsidR="0089199E">
        <w:t xml:space="preserve">periods of relative affluence </w:t>
      </w:r>
      <w:commentRangeEnd w:id="24"/>
      <w:r w:rsidR="00036E3D">
        <w:rPr>
          <w:rStyle w:val="CommentReference"/>
        </w:rPr>
        <w:commentReference w:id="24"/>
      </w:r>
      <w:r w:rsidR="0089199E">
        <w:t>when conservation activities (such as enforcement, policy interventions, and community engagement) can increase in scope and scale, ultimately leading to net benefits for nature</w:t>
      </w:r>
      <w:r w:rsidR="0051217D">
        <w:t xml:space="preserve"> </w:t>
      </w:r>
      <w:r w:rsidR="0051217D">
        <w:fldChar w:fldCharType="begin"/>
      </w:r>
      <w:r w:rsidR="0051217D">
        <w:instrText xml:space="preserve"> ADDIN ZOTERO_ITEM CSL_CITATION {"citationID":"v3S7Tv0f","properties":{"formattedCitation":"(Coad et al., 2019; Kearney et al., 2020; Lindsey et al., 2017)","plainCitation":"(Coad et al., 2019; Kearney et al., 2020; Lindsey et al., 2017)","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852,"uris":["http://zotero.org/users/2170232/items/QT7KGJZ7"],"uri":["http://zotero.org/users/2170232/items/QT7KGJZ7"],"itemData":{"id":2852,"type":"article-journal","abstract":"Using surveys of experts associated with 186 sites across 24 countries, we assessed the effectiveness of African protected areas (PAs) at conserving lions and their prey, identified factors that influence conservation effectiveness, and identified patterns in the severity of various threats. Less than one third of sampled PAs conserve lions at ≥50% of their estimated carrying capacity (K), and less than half conserve lion prey species at ≥50% of K. Given adequate management, PAs could theoretically support up to 4× the total extant population of wild African lions (~83,000), providing a measurable benchmark for future conservation efforts. The performance of PAs shows marked geographic variation, and in several countries there is a need for a significant elevation in conservation effort. Bushmeat poaching was identified as the most serious threat to both lions and to wildlife in general. The severity of threats to wildlife in PAs and the performance of prey populations were best predicted by geographic-socioeconomic variables related to the size of PAs, whether people were settled within PAs, human/livestock densities in neighbouring areas and national economic indicators. However, conservation outcomes for lions were best explained by management variables. PAs tended to be more effective for conserving lions and/or their prey where management budgets were higher, where photographic tourism was the primary land use, and, for prey, where fencing was present. Lions and prey fared less well relative to their estimated potential carrying capacities in poorer countries, where people were settled within PAs and where PAs were used for neither photographic tourism nor trophy hunting.","container-title":"Biological Conservation","DOI":"10.1016/j.biocon.2017.01.011","ISSN":"0006-3207","journalAbbreviation":"Biological Conservation","language":"en","page":"137-149","source":"ScienceDirect","title":"The performance of African protected areas for lions and their prey","volume":"209","author":[{"family":"Lindsey","given":"P. A."},{"family":"Petracca","given":"L. S."},{"family":"Funston","given":"P. J."},{"family":"Bauer","given":"H."},{"family":"Dickman","given":"A."},{"family":"Everatt","given":"K."},{"family":"Flyman","given":"M."},{"family":"Henschel","given":"P."},{"family":"Hinks","given":"A. E."},{"family":"Kasiki","given":"S."},{"family":"Loveridge","given":"A."},{"family":"Macdonald","given":"D. W."},{"family":"Mandisodza","given":"R."},{"family":"Mgoola","given":"W."},{"family":"Miller","given":"S. M."},{"family":"Nazerali","given":"S."},{"family":"Siege","given":"L."},{"family":"Uiseb","given":"K."},{"family":"Hunter","given":"L. T. B."}],"issued":{"date-parts":[["2017",5,1]]}}}],"schema":"https://github.com/citation-style-language/schema/raw/master/csl-citation.json"} </w:instrText>
      </w:r>
      <w:r w:rsidR="0051217D">
        <w:fldChar w:fldCharType="separate"/>
      </w:r>
      <w:r w:rsidR="0051217D" w:rsidRPr="0051217D">
        <w:rPr>
          <w:rFonts w:ascii="Calibri" w:hAnsi="Calibri" w:cs="Calibri"/>
        </w:rPr>
        <w:t xml:space="preserve">(Coad et al., 2019; Kearney </w:t>
      </w:r>
      <w:r w:rsidR="0051217D" w:rsidRPr="0051217D">
        <w:rPr>
          <w:rFonts w:ascii="Calibri" w:hAnsi="Calibri" w:cs="Calibri"/>
        </w:rPr>
        <w:lastRenderedPageBreak/>
        <w:t>et al., 2020; Lindsey et al., 2017)</w:t>
      </w:r>
      <w:r w:rsidR="0051217D">
        <w:fldChar w:fldCharType="end"/>
      </w:r>
      <w:r w:rsidR="0089199E">
        <w:t>. The same projects will inevitably go through periods of financial hardship, which often occur between grants</w:t>
      </w:r>
      <w:r w:rsidR="00B908F7">
        <w:t xml:space="preserve"> </w:t>
      </w:r>
      <w:commentRangeStart w:id="25"/>
      <w:r w:rsidR="00B908F7">
        <w:fldChar w:fldCharType="begin"/>
      </w:r>
      <w:r w:rsidR="00B908F7">
        <w:instrText xml:space="preserve"> ADDIN ZOTERO_ITEM CSL_CITATION {"citationID":"XEvF7PJQ","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B908F7">
        <w:fldChar w:fldCharType="separate"/>
      </w:r>
      <w:r w:rsidR="00B908F7" w:rsidRPr="00B908F7">
        <w:rPr>
          <w:rFonts w:ascii="Calibri" w:hAnsi="Calibri" w:cs="Calibri"/>
        </w:rPr>
        <w:t>(Sayer and Wells, 2004)</w:t>
      </w:r>
      <w:r w:rsidR="00B908F7">
        <w:fldChar w:fldCharType="end"/>
      </w:r>
      <w:commentRangeEnd w:id="25"/>
      <w:r w:rsidR="00036E3D">
        <w:rPr>
          <w:rStyle w:val="CommentReference"/>
        </w:rPr>
        <w:commentReference w:id="25"/>
      </w:r>
      <w:r w:rsidR="0089199E">
        <w:t xml:space="preserve">. </w:t>
      </w:r>
      <w:r w:rsidR="00D6058D">
        <w:t xml:space="preserve">When conservation projects </w:t>
      </w:r>
      <w:r w:rsidR="00FA4C5B">
        <w:t>experience periods of</w:t>
      </w:r>
      <w:r w:rsidR="00D6058D">
        <w:t xml:space="preserve"> inadequate funding, expenditure</w:t>
      </w:r>
      <w:r w:rsidR="0089199E">
        <w:t xml:space="preserve"> is restricted to </w:t>
      </w:r>
      <w:del w:id="26" w:author="Philip McGowan" w:date="2021-11-25T11:44:00Z">
        <w:r w:rsidR="0089199E" w:rsidDel="00036E3D">
          <w:delText xml:space="preserve">minimal </w:delText>
        </w:r>
      </w:del>
      <w:r w:rsidR="0089199E">
        <w:t xml:space="preserve">core activities, </w:t>
      </w:r>
      <w:del w:id="27" w:author="Philip McGowan" w:date="2021-11-25T11:44:00Z">
        <w:r w:rsidR="0089199E" w:rsidDel="00036E3D">
          <w:delText xml:space="preserve">project </w:delText>
        </w:r>
      </w:del>
      <w:ins w:id="28" w:author="Philip McGowan" w:date="2021-11-25T11:44:00Z">
        <w:r w:rsidR="00036E3D">
          <w:t xml:space="preserve">other </w:t>
        </w:r>
      </w:ins>
      <w:r w:rsidR="0089199E">
        <w:t xml:space="preserve">activities wind down, staff redundancies occur, </w:t>
      </w:r>
      <w:r w:rsidR="006C7A36">
        <w:t xml:space="preserve">research and monitoring activities decrease, </w:t>
      </w:r>
      <w:r w:rsidR="0089199E">
        <w:t>and</w:t>
      </w:r>
      <w:ins w:id="29" w:author="Philip McGowan" w:date="2021-11-25T11:44:00Z">
        <w:r w:rsidR="00036E3D">
          <w:t xml:space="preserve"> new</w:t>
        </w:r>
      </w:ins>
      <w:r w:rsidR="0089199E">
        <w:t xml:space="preserve"> initiatives end</w:t>
      </w:r>
      <w:r w:rsidR="00D6058D">
        <w:t xml:space="preserve"> </w:t>
      </w:r>
      <w:r w:rsidR="00D6058D">
        <w:fldChar w:fldCharType="begin"/>
      </w:r>
      <w:r w:rsidR="00637A02">
        <w:instrText xml:space="preserve"> ADDIN ZOTERO_ITEM CSL_CITATION {"citationID":"Ww4UHedz","properties":{"formattedCitation":"(Bruner et al., 2004; Waithaka et al., 2021)","plainCitation":"(Bruner et al., 2004; Waithaka et al., 2021)","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D6058D">
        <w:fldChar w:fldCharType="separate"/>
      </w:r>
      <w:r w:rsidR="00637A02" w:rsidRPr="00637A02">
        <w:rPr>
          <w:rFonts w:ascii="Calibri" w:hAnsi="Calibri" w:cs="Calibri"/>
        </w:rPr>
        <w:t>(Bruner et al., 2004; Waithaka et al., 2021)</w:t>
      </w:r>
      <w:r w:rsidR="00D6058D">
        <w:fldChar w:fldCharType="end"/>
      </w:r>
      <w:r w:rsidR="0089199E">
        <w:t>. These periods can have serious negative effects on conservation projects</w:t>
      </w:r>
      <w:r w:rsidR="00D6058D">
        <w:t xml:space="preserve"> </w:t>
      </w:r>
      <w:r w:rsidR="00D6058D">
        <w:fldChar w:fldCharType="begin"/>
      </w:r>
      <w:r w:rsidR="006C7A36">
        <w:instrText xml:space="preserve"> ADDIN ZOTERO_ITEM CSL_CITATION {"citationID":"dod8baeH","properties":{"formattedCitation":"(Fernandes et al., 2017; Wittemyer, 2011)","plainCitation":"(Fernandes et al., 2017; Wittemyer, 2011)","noteIndex":0},"citationItems":[{"id":2838,"uris":["http://zotero.org/users/2170232/items/R6SFG39M"],"uri":["http://zotero.org/users/2170232/items/R6SFG39M"],"itemData":{"id":2838,"type":"article-journal","abstract":"In the middle of a political and fiscal crisis, the Brazilian government is applying successive budget cuts, including in science funding. Recent cuts radically affect research programs on biodiversity that are crucial components for the design and monitoring of public policies for nature conservation and sustainable development. We analyze the consequences of such cuts on the Research Program on Biodiversity (PPBio), the largest biodiversity research network in Brazil (626 researchers, nine networks in all Brazilian biomes). Brazil holds a substantial part of the world's biodiversity and of tropical forests that play a significant role for regional and global climate stability. If underfunding is maintained, the dismantling of the Brazilian PPBio will have consequences that go beyond biodiversity knowledge itself but affect society as a whole. Brazil will likely fail to reach the National Targets for Biodiversity 2011–2020, and it will be difficult to fulfill the restoration target of the Brazilian NDC and to advance with the sustainable development goals.","container-title":"Perspectives in Ecology and Conservation","DOI":"10.1016/j.pecon.2017.07.004","ISSN":"2530-0644","issue":"3","journalAbbreviation":"Perspectives in Ecology and Conservation","language":"en","page":"239-243","source":"ScienceDirect","title":"Dismantling Brazil's science threatens global biodiversity heritage","volume":"15","author":[{"family":"Fernandes","given":"G. Wilson"},{"family":"Vale","given":"Mariana M."},{"family":"Overbeck","given":"Gerhard E."},{"family":"Bustamante","given":"Mercedes M. C."},{"family":"Grelle","given":"Carlos E. V."},{"family":"Bergallo","given":"Helena Godoy"},{"family":"Magnusson","given":"William E."},{"family":"Akama","given":"Alberto"},{"family":"Alves","given":"Suelen S."},{"family":"Amorim","given":"André"},{"family":"Araújo","given":"Joaquim"},{"family":"Barros","given":"Claudia Franca"},{"family":"Bravo","given":"Freddy"},{"family":"Carim","given":"Marcelo J. Veiga"},{"family":"Cerqueira","given":"Rui"},{"family":"Collevatti","given":"Rosane Garcia"},{"family":"Colli","given":"Guarino R."},{"family":"Cunha","given":"Catia Nunes","non-dropping-particle":"da"},{"family":"D’Andrea","given":"Paulo Sergio"},{"family":"Dianese","given":"José Carmine"},{"family":"Diniz","given":"Soraia"},{"family":"Estrela","given":"Pedro Cordeiro"},{"family":"Fernandes","given":"Mariluce R. M."},{"family":"Fontana","given":"Carla Suertegaray"},{"family":"Giacomin","given":"Leandro L."},{"family":"Gusmão","given":"Luis Fernando P."},{"family":"Juncá","given":"Flora Acuña"},{"family":"Lins-e-Silva","given":"Ana Carolina Borges"},{"family":"Lopes","given":"Celia R. A. S."},{"family":"Lorini","given":"Maria Lucia"},{"family":"Queiroz","given":"Luciano Paganucci","non-dropping-particle":"de"},{"family":"Malabarba","given":"Luiz R."},{"family":"Marimon","given":"Beatriz Schwantes"},{"family":"Junior","given":"Ben Hur Marimon"},{"family":"Marques","given":"Marcia C. M."},{"family":"Martinelli","given":"Bruno M."},{"family":"Martins","given":"Marlucia Bonifacio"},{"family":"Medeiros","given":"Hermes Fonseca","non-dropping-particle":"de"},{"family":"Menin","given":"Marcelo"},{"family":"Morais","given":"Paula Benevides","non-dropping-particle":"de"},{"family":"Muniz","given":"Francisca Helena"},{"family":"Neckel-Oliveira","given":"Selvino"},{"family":"Oliveira","given":"João Alves","non-dropping-particle":"de"},{"family":"Oliveira","given":"Reyjane P."},{"family":"Pedroni","given":"Fernando"},{"family":"Penha","given":"Jerry"},{"family":"Podgaiski","given":"Luciana R."},{"family":"Rodrigues","given":"Domingos J."},{"family":"Scariot","given":"Aldicir"},{"family":"Silveira","given":"Luís Fábio"},{"family":"Silveira","given":"Marcos"},{"family":"Tomas","given":"Walfrido Moraes"},{"family":"Vital","given":"Marcos J. Salgado"},{"family":"Pillar","given":"Valério D."}],"issued":{"date-parts":[["2017",7,1]]}}},{"id":2834,"uris":["http://zotero.org/users/2170232/items/84UNBHDZ"],"uri":["http://zotero.org/users/2170232/items/84UNBHDZ"],"itemData":{"id":2834,"type":"article-journal","abstract":"Abstract: Declines in economic activity and associated changes in human livelihood strategies can increase threats of species overexploitation. This is exemplified by the effects of economic crises, which often drive intensification of subsistence poaching and greater reliance on natural resources. Whereas development theory links natural resource use to social-economic conditions, few empirical studies of the effect of economic downturns on wild animal species have been conducted. I assessed the relations between African elephant (Loxodonta africana) mortality and human-caused wounds in Samburu, Kenya and (1) livestock and maize prices (measures of local economic conditions), (2) change in national and regional gross domestic product (GDP) (measures of macroeconomic conditions), and (3) the normalized difference vegetation index (NDVI) (a correlate of primary productivity). In addition, I analyzed household survey data to determine the attitudes of local people toward protected areas and wild animals in the area. When cattle prices in the pastoralist study region were low, human-caused wounds to and adult mortality of elephants increased. The NDVI was negatively correlated with juvenile mortality, but not correlated with adult mortality. Changes in Kenyan and East Asian (primary market for ivory) GDP did not explain significant variation in mortality. Increased human wounding of elephants and elephant mortality during periods of low livestock prices (local economic downturns) likely reflect an economically driven increase in ivory poaching. Local but not macroeconomic indices explained significant variation in mortality, likely due to the dominance of the subsistence economy in the study area and its political and economic isolation. My results suggest economic metrics can serve as effective indicators of changes in human use of and resulting effects on natural resources. Such information can help focus management approaches (e.g., antipoaching effort or proffering of alternative occupational opportunities) that address variation in local activities that threaten plant and animal populations.","container-title":"Conservation Biology","DOI":"10.1111/j.1523-1739.2011.01713.x","ISSN":"1523-1739","issue":"5","language":"en","note":"_eprint: https://onlinelibrary.wiley.com/doi/pdf/10.1111/j.1523-1739.2011.01713.x","page":"1002-1009","source":"Wiley Online Library","title":"Effects of Economic Downturns on Mortality of Wild African Elephants","volume":"25","author":[{"family":"Wittemyer","given":"George"}],"issued":{"date-parts":[["2011"]]}}}],"schema":"https://github.com/citation-style-language/schema/raw/master/csl-citation.json"} </w:instrText>
      </w:r>
      <w:r w:rsidR="00D6058D">
        <w:fldChar w:fldCharType="separate"/>
      </w:r>
      <w:r w:rsidR="006C7A36" w:rsidRPr="006C7A36">
        <w:rPr>
          <w:rFonts w:ascii="Calibri" w:hAnsi="Calibri" w:cs="Calibri"/>
        </w:rPr>
        <w:t>(Fernandes et al., 2017; Wittemyer, 2011)</w:t>
      </w:r>
      <w:r w:rsidR="00D6058D">
        <w:fldChar w:fldCharType="end"/>
      </w:r>
      <w:r w:rsidR="0089199E">
        <w:t>. Organisations lose talented staff and thus institutional knowledge, trust between stakeholders and the project or organisation can be lost as commitments may not be met,</w:t>
      </w:r>
      <w:r w:rsidR="00177F53">
        <w:t xml:space="preserve"> local participation in project activities can end </w:t>
      </w:r>
      <w:r w:rsidR="00177F53">
        <w:fldChar w:fldCharType="begin"/>
      </w:r>
      <w:r w:rsidR="00177F53">
        <w:instrText xml:space="preserve"> ADDIN ZOTERO_ITEM CSL_CITATION {"citationID":"gCx4dhkA","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177F53">
        <w:fldChar w:fldCharType="separate"/>
      </w:r>
      <w:r w:rsidR="00177F53" w:rsidRPr="00177F53">
        <w:rPr>
          <w:rFonts w:ascii="Calibri" w:hAnsi="Calibri" w:cs="Calibri"/>
        </w:rPr>
        <w:t>(Sayer and Wells, 2004)</w:t>
      </w:r>
      <w:r w:rsidR="00177F53">
        <w:fldChar w:fldCharType="end"/>
      </w:r>
      <w:r w:rsidR="00177F53">
        <w:t>,</w:t>
      </w:r>
      <w:r w:rsidR="0089199E">
        <w:t xml:space="preserve"> and stakeholders may view the </w:t>
      </w:r>
      <w:commentRangeStart w:id="30"/>
      <w:r w:rsidR="0089199E">
        <w:t xml:space="preserve">project </w:t>
      </w:r>
      <w:commentRangeEnd w:id="30"/>
      <w:r w:rsidR="00036E3D">
        <w:rPr>
          <w:rStyle w:val="CommentReference"/>
        </w:rPr>
        <w:commentReference w:id="30"/>
      </w:r>
      <w:r w:rsidR="0089199E">
        <w:t>as unreliable due to inconsistent support</w:t>
      </w:r>
      <w:r w:rsidR="00637A02">
        <w:t xml:space="preserve"> </w:t>
      </w:r>
      <w:r w:rsidR="00637A02">
        <w:fldChar w:fldCharType="begin"/>
      </w:r>
      <w:r w:rsidR="00637A02">
        <w:instrText xml:space="preserve"> ADDIN ZOTERO_ITEM CSL_CITATION {"citationID":"WnFoSXIq","properties":{"formattedCitation":"(Waithaka et al., 2021)","plainCitation":"(Waithaka et al., 2021)","noteIndex":0},"citationItems":[{"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637A02">
        <w:fldChar w:fldCharType="separate"/>
      </w:r>
      <w:r w:rsidR="00637A02" w:rsidRPr="00637A02">
        <w:rPr>
          <w:rFonts w:ascii="Calibri" w:hAnsi="Calibri" w:cs="Calibri"/>
        </w:rPr>
        <w:t>(Waithaka et al., 2021)</w:t>
      </w:r>
      <w:r w:rsidR="00637A02">
        <w:fldChar w:fldCharType="end"/>
      </w:r>
      <w:r w:rsidR="0089199E">
        <w:t>. 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6B1B53">
        <w:t xml:space="preserve"> </w:t>
      </w:r>
      <w:r w:rsidR="006B1B53">
        <w:fldChar w:fldCharType="begin"/>
      </w:r>
      <w:r w:rsidR="00B34B5D">
        <w:instrText xml:space="preserve"> ADDIN ZOTERO_ITEM CSL_CITATION {"citationID":"94aeVYos","properties":{"formattedCitation":"(Bang and Khadakkar, 2020; Henschel et al., 2014)","plainCitation":"(Bang and Khadakkar, 2020; Henschel et al., 2014)","noteIndex":0},"citationItems":[{"id":2840,"uris":["http://zotero.org/users/2170232/items/78YS8RI2"],"uri":["http://zotero.org/users/2170232/items/78YS8RI2"],"itemData":{"id":2840,"type":"article-journal","abstract":"The coronavirus disease 2019 (COVID-19) pandemic is the latest episode in a string of environment-borne human tragedies, catastrophic in its magnitude, reach, and repercussions. Understandably, the scientific literature has focused on the causes and consequences of the pandemic from an anthropocentric viewpoint. As immense as the human tragedy surrounding the pandemic is, the glaring blind spot is the ecological impact of the pandemic and the pandemic-induced lockdown. Scientific reports on the impacts of the pandemic on issues of conservation concern are minuscule in comparison with reports on social, economic, political, and health-related consequences. The sudden rapid outbreak of the disease, short time frame since the commencement of the lockdown, and inaccessibility to field sites to start new empirical studies and monitor ongoing studies have resulted in the absence of scientific evidence of direct impacts of the lockdown on species and ecosystems of concern. As a result, much of the direct ecological impact of the lockdown is still anecdotal. We believe that the current pandemic, the subsequent lockdown, and the postlockdown flurry to return to normalcy will have vital positive and negative consequences for biodiversity conservation. Furthermore, we believe that these repercussions present an opportunity to learn important lessons for how to deal with future crises. Here, we present an account of the possible consequences of the pandemic on biodiversity conservation and the way forward for a more stringent and comprehensive planetary conservation strategy.\n\n\n\nThe current pandemic, the subsequent lockdown, and the postlockdown flurry to return to normalcy will have vital positive and negative consequences for biodiversity conservation in places such as the dense forests in the northeast Indian state of Sikkim, pictured here. A world biodiversity hotspot, the Eastern Himalayan region in northeast India has recently been the focus of some debate regarding the compliance of environmental regulations in development … \n\n\n\n[</w:instrText>
      </w:r>
      <w:r w:rsidR="00B34B5D">
        <w:rPr>
          <w:rFonts w:ascii="Cambria Math" w:hAnsi="Cambria Math" w:cs="Cambria Math"/>
        </w:rPr>
        <w:instrText>↵</w:instrText>
      </w:r>
      <w:r w:rsidR="00B34B5D">
        <w:instrText xml:space="preserve">][1]1To whom correspondence may be addressed. Email: alokbang{at}gmail.com.\n\n [1]: #xref-corresp-1-1","container-title":"Proceedings of the National Academy of Sciences","DOI":"10.1073/pnas.2021460117","ISSN":"0027-8424, 1091-6490","issue":"48","journalAbbreviation":"PNAS","language":"en","note":"publisher: National Academy of Sciences\nsection: Opinion\nPMID: 33177236","page":"29995-29999","source":"www.pnas.org","title":"Opinion: Biodiversity conservation during a global crisis: Consequences and the way forward","title-short":"Opinion","volume":"117","author":[{"family":"Bang","given":"Alok"},{"family":"Khadakkar","given":"Suvarna"}],"issued":{"date-parts":[["2020",12,1]]}}},{"id":2843,"uris":["http://zotero.org/users/2170232/items/DE5R4JFB"],"uri":["http://zotero.org/users/2170232/items/DE5R4JFB"],"itemData":{"id":2843,"type":"article-journal","abstract":"The African lion has declined to &lt;35,000 individuals occupying 25% of its historic range. The situation is most critical for the geographically isolated populations in West Africa, where the species is considered regionally endangered. Elevating their conservation significance, recent molecular studies establish the genetic distinctiveness of West and Central African lions from other extant African populations. Interventions to save West African lions are urgently required. However formulating effective conservation strategies has been hampered by a lack of data on the species' current distribution, status, and potential management deficiencies of protected areas (PAs) harboring lions. Our study synthesized available expert opinion and field data to close this knowledge gap, and formulate recommendations for the conservation of West African lions. We undertook lion surveys in 13 large (&gt;500 km2) PAs and compiled evidence of lion presence/absence for a further eight PAs. All PAs were situated within Lion Conservation Units, geographical units designated as priority lion areas by wildlife experts at a regional lion conservation workshop in 2005. Lions were confirmed in only 4 PAs, and our results suggest that only 406 (273–605) lions remain in West Africa, representing &lt;250 mature individuals. Confirmed lion range is estimated at 49,000 km2, or 1.1% of historical range in West Africa. PAs retaining lions were larger than PAs without lions and had significantly higher management budgets. We encourage revision of lion taxonomy, to recognize the genetic distinctiveness of West African lions and highlight their potentially unique conservation value. Further, we call for listing of the lion as critically endangered in West Africa, under criterion C2a(ii) for populations with &lt;250 mature individuals. Finally, considering the relative poverty of lion range states in West Africa, we call for urgent mobilization of investment from the international community to assist range states to increase management effectiveness of PAs retaining lions.","container-title":"PLOS ONE","DOI":"10.1371/journal.pone.0083500","ISSN":"1932-6203","issue":"1","journalAbbreviation":"PLOS ONE","language":"en","note":"publisher: Public Library of Science","page":"e83500","source":"PLoS Journals","title":"The Lion in West Africa Is Critically Endangered","volume":"9","author":[{"family":"Henschel","given":"Philipp"},{"family":"Coad","given":"Lauren"},{"family":"Burton","given":"Cole"},{"family":"Chataigner","given":"Beatrice"},{"family":"Dunn","given":"Andrew"},{"family":"MacDonald","given":"David"},{"family":"Saidu","given":"Yohanna"},{"family":"Hunter","given":"Luke T. B."}],"issued":{"date-parts":[["2014",1,8]]}}}],"schema":"https://github.com/citation-style-language/schema/raw/master/csl-citation.json"} </w:instrText>
      </w:r>
      <w:r w:rsidR="006B1B53">
        <w:fldChar w:fldCharType="separate"/>
      </w:r>
      <w:r w:rsidR="00B34B5D" w:rsidRPr="00B34B5D">
        <w:rPr>
          <w:rFonts w:ascii="Calibri" w:hAnsi="Calibri" w:cs="Calibri"/>
        </w:rPr>
        <w:t>(Bang and Khadakkar, 2020; Henschel et al., 2014)</w:t>
      </w:r>
      <w:r w:rsidR="006B1B53">
        <w:fldChar w:fldCharType="end"/>
      </w:r>
      <w:r w:rsidR="0089199E">
        <w:t xml:space="preserve">. </w:t>
      </w:r>
    </w:p>
    <w:p w14:paraId="1AEC97C0" w14:textId="7BFDE37F" w:rsidR="002D4DF5" w:rsidRDefault="0089199E">
      <w:r>
        <w:t xml:space="preserve">The </w:t>
      </w:r>
      <w:commentRangeStart w:id="31"/>
      <w:del w:id="32" w:author="Philip McGowan" w:date="2021-11-25T11:47:00Z">
        <w:r w:rsidDel="00036E3D">
          <w:delText xml:space="preserve">long-term </w:delText>
        </w:r>
        <w:commentRangeEnd w:id="31"/>
        <w:r w:rsidR="00036E3D" w:rsidDel="00036E3D">
          <w:rPr>
            <w:rStyle w:val="CommentReference"/>
          </w:rPr>
          <w:commentReference w:id="31"/>
        </w:r>
      </w:del>
      <w:r>
        <w:t>cycle of organisations applying for grants to maintain budgets leads to ‘</w:t>
      </w:r>
      <w:proofErr w:type="spellStart"/>
      <w:r>
        <w:t>projectification</w:t>
      </w:r>
      <w:proofErr w:type="spellEnd"/>
      <w:r>
        <w:t xml:space="preserve">’, whereby control over conservation activities, interventions, and strategic direction is ceded to funders, as conservation organisations adapt to funding trends and specific funder interests in an effort to remain </w:t>
      </w:r>
      <w:commentRangeStart w:id="33"/>
      <w:r>
        <w:t xml:space="preserve">competitive </w:t>
      </w:r>
      <w:commentRangeEnd w:id="33"/>
      <w:r w:rsidR="00036E3D">
        <w:rPr>
          <w:rStyle w:val="CommentReference"/>
        </w:rPr>
        <w:commentReference w:id="33"/>
      </w:r>
      <w:r>
        <w:t xml:space="preserve">and maintain project funding </w:t>
      </w:r>
      <w:r>
        <w:fldChar w:fldCharType="begin"/>
      </w:r>
      <w:r w:rsidR="00A74284">
        <w:instrText xml:space="preserve"> ADDIN ZOTERO_ITEM CSL_CITATION {"citationID":"ayzbprnL","properties":{"formattedCitation":"(Hodge and Adams, 2016; Rodr\\uc0\\u237{}guez et al., 2007)","plainCitation":"(Hodge and Adams, 2016; Rodríguez et al., 2007)","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id":2864,"uris":["http://zotero.org/users/2170232/items/C56MGBUZ"],"uri":["http://zotero.org/users/2170232/items/C56MGBUZ"],"itemData":{"id":2864,"type":"article-journal","container-title":"Science","DOI":"10.1126/science.1145560","issue":"5839","note":"publisher: American Association for the Advancement of Science","page":"755-756","source":"science.org (Atypon)","title":"Globalization of Conservation: A View from the South","title-short":"Globalization of Conservation","volume":"317","author":[{"family":"Rodríguez","given":"J. P."},{"family":"Taber","given":"A. B."},{"family":"Daszak","given":"P."},{"family":"Sukumar","given":"R."},{"family":"Valladares-Padua","given":"C."},{"family":"Padua","given":"S."},{"family":"Aguirre","given":"L. F."},{"family":"Medellín","given":"R. A."},{"family":"Acosta","given":"M."},{"family":"Aguirre","given":"A. A."},{"family":"Bonacic","given":"C."},{"family":"Bordino","given":"P."},{"family":"Bruschini","given":"J."},{"family":"Buchori","given":"D."},{"family":"González","given":"S."},{"family":"Mathew","given":"T."},{"family":"Méndez","given":"M."},{"family":"Mugica","given":"L."},{"family":"Pacheco","given":"L. F."},{"family":"Dobson","given":"A. P."},{"family":"Pearl","given":"M."}],"issued":{"date-parts":[["2007",8,10]]}}}],"schema":"https://github.com/citation-style-language/schema/raw/master/csl-citation.json"} </w:instrText>
      </w:r>
      <w:r>
        <w:fldChar w:fldCharType="separate"/>
      </w:r>
      <w:bookmarkStart w:id="34" w:name="__Fieldmark__178_362668386"/>
      <w:r w:rsidR="00A74284" w:rsidRPr="00A74284">
        <w:rPr>
          <w:rFonts w:ascii="Calibri" w:hAnsi="Calibri" w:cs="Calibri"/>
          <w:szCs w:val="24"/>
        </w:rPr>
        <w:t>(Hodge and Adams, 2016; Rodríguez et al., 2007)</w:t>
      </w:r>
      <w:r>
        <w:fldChar w:fldCharType="end"/>
      </w:r>
      <w:bookmarkEnd w:id="34"/>
      <w:r>
        <w:t xml:space="preserve">. </w:t>
      </w:r>
      <w:r w:rsidR="00BA608A">
        <w:t xml:space="preserve">If </w:t>
      </w:r>
      <w:r w:rsidR="001E1E50">
        <w:t xml:space="preserve">financial and operational </w:t>
      </w:r>
      <w:r w:rsidR="00BA608A">
        <w:t>control is</w:t>
      </w:r>
      <w:r w:rsidR="001E1E50">
        <w:t xml:space="preserve"> external in</w:t>
      </w:r>
      <w:r w:rsidR="00BA608A">
        <w:t xml:space="preserve"> grant-funded projects</w:t>
      </w:r>
      <w:r w:rsidR="001E1E50">
        <w:t xml:space="preserve"> that</w:t>
      </w:r>
      <w:r w:rsidR="00BA608A">
        <w:t xml:space="preserve"> involve partnerships with government agencies, local organisations or communities,</w:t>
      </w:r>
      <w:r w:rsidR="001E1E50">
        <w:t xml:space="preserve"> then host countr</w:t>
      </w:r>
      <w:ins w:id="35" w:author="Philip McGowan" w:date="2021-11-25T11:48:00Z">
        <w:r w:rsidR="00036E3D">
          <w:t>y</w:t>
        </w:r>
      </w:ins>
      <w:del w:id="36" w:author="Philip McGowan" w:date="2021-11-25T11:48:00Z">
        <w:r w:rsidR="001E1E50" w:rsidDel="00036E3D">
          <w:delText>ies</w:delText>
        </w:r>
      </w:del>
      <w:r w:rsidR="001E1E50">
        <w:t xml:space="preserve"> authorities and other local partners will be unlikely to embrace responsibility, nor have any sense of ownership or genuine partnership </w:t>
      </w:r>
      <w:commentRangeStart w:id="37"/>
      <w:r w:rsidR="001E1E50">
        <w:fldChar w:fldCharType="begin"/>
      </w:r>
      <w:r w:rsidR="001E1E50">
        <w:instrText xml:space="preserve"> ADDIN ZOTERO_ITEM CSL_CITATION {"citationID":"jzA3QK9C","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1E1E50">
        <w:fldChar w:fldCharType="separate"/>
      </w:r>
      <w:r w:rsidR="001E1E50" w:rsidRPr="001E1E50">
        <w:rPr>
          <w:rFonts w:ascii="Calibri" w:hAnsi="Calibri" w:cs="Calibri"/>
        </w:rPr>
        <w:t>(Sayer and Wells, 2004)</w:t>
      </w:r>
      <w:r w:rsidR="001E1E50">
        <w:fldChar w:fldCharType="end"/>
      </w:r>
      <w:commentRangeEnd w:id="37"/>
      <w:r w:rsidR="00036E3D">
        <w:rPr>
          <w:rStyle w:val="CommentReference"/>
        </w:rPr>
        <w:commentReference w:id="37"/>
      </w:r>
      <w:r w:rsidR="001E1E50">
        <w:t xml:space="preserve">. </w:t>
      </w:r>
      <w:r>
        <w:t xml:space="preserve">There is also often a lack of transparency and coordination between funders and grant distributors which reduces cohesion and makes strategic allocation of funds at a broader scale difficult </w:t>
      </w:r>
      <w:r>
        <w:fldChar w:fldCharType="begin"/>
      </w:r>
      <w:r w:rsidR="00321A08">
        <w:instrText xml:space="preserve"> ADDIN ZOTERO_ITEM CSL_CITATION {"citationID":"0enOemBV","properties":{"formattedCitation":"(Laufer and Jones, 2021; Sayer et al., 2017)","plainCitation":"(Laufer and Jones, 2021; Sayer et al., 2017)","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 </w:instrText>
      </w:r>
      <w:r>
        <w:fldChar w:fldCharType="separate"/>
      </w:r>
      <w:bookmarkStart w:id="38" w:name="__Fieldmark__188_362668386"/>
      <w:r w:rsidR="00321A08" w:rsidRPr="00321A08">
        <w:rPr>
          <w:rFonts w:ascii="Calibri" w:hAnsi="Calibri" w:cs="Calibri"/>
        </w:rPr>
        <w:t>(Laufer and Jones, 2021; Sayer et al., 2017)</w:t>
      </w:r>
      <w:r>
        <w:fldChar w:fldCharType="end"/>
      </w:r>
      <w:bookmarkEnd w:id="38"/>
      <w:r>
        <w:t xml:space="preserve">. </w:t>
      </w:r>
      <w:commentRangeStart w:id="39"/>
      <w:r>
        <w:t xml:space="preserve">Nevertheless, many conservation projects are unable to fund activities through other means. </w:t>
      </w:r>
      <w:commentRangeEnd w:id="39"/>
      <w:r w:rsidR="00D46173">
        <w:rPr>
          <w:rStyle w:val="CommentReference"/>
        </w:rPr>
        <w:commentReference w:id="39"/>
      </w:r>
      <w:commentRangeStart w:id="40"/>
      <w:r>
        <w:t xml:space="preserve">Grants for conservation activities </w:t>
      </w:r>
      <w:commentRangeEnd w:id="40"/>
      <w:r w:rsidR="00D46173">
        <w:rPr>
          <w:rStyle w:val="CommentReference"/>
        </w:rPr>
        <w:commentReference w:id="40"/>
      </w:r>
      <w:r>
        <w:t xml:space="preserve">vary in size and duration, with larger, long-term grants (between three and five years) often requiring significant investments in staff time for the development of applications, and substantial administrative capacity to manage the grant if it is awarded. Such grants are often awarded by international financial institutions (e.g., the World Bank) or international development agencies (e.g., the United States Agency for International Development), and often come with complex rules governing procurement, accounting, reporting, and attribution (i.e., </w:t>
      </w:r>
      <w:commentRangeStart w:id="41"/>
      <w:r>
        <w:t>branding</w:t>
      </w:r>
      <w:commentRangeEnd w:id="41"/>
      <w:r w:rsidR="00D46173">
        <w:rPr>
          <w:rStyle w:val="CommentReference"/>
        </w:rPr>
        <w:commentReference w:id="41"/>
      </w:r>
      <w:r>
        <w:t xml:space="preserve">). These requirements often preclude smaller organisations that do not have in-house fundraising teams or large financial management and administrative capacity. Alternatively, conservation organisations can apply for smaller, short-term grants (usually between one and three years) which are often targeted towards specific species, habitats, or activities (e.g., the United States Fish and Wildlife Service Asian Elephant Conservation Fund, and the UK government’s Darwin Initiative). The smaller grants require less staff time for the application process and subsequent grant management yet can be limited in the amount of the award that can be spent on overheads, fixed costs, and other core project expenditure such as salaries, fuel, office space, and utilities. This results in the core operational budgets of smaller projects or organisations comprising small percentages of multiple short-term grants, leading to insecure and unstable core budgets that can fluctuate from year to year. Budgets such as this prohibit long-term strategic planning for investment of funds and conservation action </w:t>
      </w:r>
      <w:r>
        <w:fldChar w:fldCharType="begin"/>
      </w:r>
      <w:r>
        <w:instrText>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w:instrText>
      </w:r>
      <w:r>
        <w:fldChar w:fldCharType="separate"/>
      </w:r>
      <w:bookmarkStart w:id="42" w:name="__Fieldmark__228_362668386"/>
      <w:r>
        <w:rPr>
          <w:rFonts w:cs="Calibri"/>
        </w:rPr>
        <w:t>(Emerton et al., 2006)</w:t>
      </w:r>
      <w:r>
        <w:fldChar w:fldCharType="end"/>
      </w:r>
      <w:bookmarkEnd w:id="42"/>
      <w:r>
        <w:t>.</w:t>
      </w:r>
      <w:r w:rsidR="006F0A98">
        <w:t xml:space="preserve"> </w:t>
      </w:r>
      <w:commentRangeStart w:id="43"/>
      <w:commentRangeStart w:id="44"/>
      <w:r w:rsidR="004F2133">
        <w:t xml:space="preserve">There is a paucity of research into the effects of unstable core </w:t>
      </w:r>
      <w:commentRangeStart w:id="45"/>
      <w:r w:rsidR="004F2133">
        <w:t xml:space="preserve">budgets </w:t>
      </w:r>
      <w:commentRangeEnd w:id="45"/>
      <w:r w:rsidR="00387B24">
        <w:rPr>
          <w:rStyle w:val="CommentReference"/>
        </w:rPr>
        <w:commentReference w:id="45"/>
      </w:r>
      <w:r w:rsidR="004F2133">
        <w:t>on the effectiveness of conservation projects, and the implications of financial unpredictability on biodiversity outcomes over time.</w:t>
      </w:r>
      <w:commentRangeEnd w:id="43"/>
      <w:r w:rsidR="004F2133">
        <w:rPr>
          <w:rStyle w:val="CommentReference"/>
        </w:rPr>
        <w:commentReference w:id="43"/>
      </w:r>
      <w:commentRangeEnd w:id="44"/>
      <w:r w:rsidR="00D46173">
        <w:rPr>
          <w:rStyle w:val="CommentReference"/>
        </w:rPr>
        <w:commentReference w:id="44"/>
      </w:r>
      <w:r>
        <w:t xml:space="preserve">                </w:t>
      </w:r>
    </w:p>
    <w:p w14:paraId="01864F5C" w14:textId="37B67BCE" w:rsidR="002D4DF5" w:rsidRDefault="0089199E">
      <w:r>
        <w:t xml:space="preserve">Reliance on limited duration grants rather than permanent core funding is one cause of the global conservation funding </w:t>
      </w:r>
      <w:commentRangeStart w:id="46"/>
      <w:r>
        <w:t>shortfall</w:t>
      </w:r>
      <w:commentRangeEnd w:id="46"/>
      <w:r w:rsidR="00D46173">
        <w:rPr>
          <w:rStyle w:val="CommentReference"/>
        </w:rPr>
        <w:commentReference w:id="46"/>
      </w:r>
      <w:r>
        <w:t xml:space="preserve">. Protected areas are the </w:t>
      </w:r>
      <w:commentRangeStart w:id="47"/>
      <w:r>
        <w:t xml:space="preserve">cornerstones </w:t>
      </w:r>
      <w:commentRangeEnd w:id="47"/>
      <w:r w:rsidR="00D46173">
        <w:rPr>
          <w:rStyle w:val="CommentReference"/>
        </w:rPr>
        <w:commentReference w:id="47"/>
      </w:r>
      <w:r>
        <w:t xml:space="preserve">of landscape-level </w:t>
      </w:r>
      <w:r>
        <w:lastRenderedPageBreak/>
        <w:t xml:space="preserve">conservation, yet up to 75% are severely underfunded </w:t>
      </w:r>
      <w:r>
        <w:fldChar w:fldCharType="begin"/>
      </w:r>
      <w:r>
        <w:instrText>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w:instrText>
      </w:r>
      <w:r>
        <w:fldChar w:fldCharType="separate"/>
      </w:r>
      <w:bookmarkStart w:id="48" w:name="__Fieldmark__244_362668386"/>
      <w:r>
        <w:rPr>
          <w:rFonts w:cs="Calibri"/>
        </w:rPr>
        <w:t>(Coad et al., 2019)</w:t>
      </w:r>
      <w:r>
        <w:fldChar w:fldCharType="end"/>
      </w:r>
      <w:bookmarkEnd w:id="48"/>
      <w:r>
        <w:t xml:space="preserve">. Insufficient funding of protected land- and seascapes leads to poor management, ecological damage, and the loss of species and habitats </w:t>
      </w:r>
      <w:r>
        <w:fldChar w:fldCharType="begin"/>
      </w:r>
      <w:r>
        <w:instrText>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w:instrText>
      </w:r>
      <w:r>
        <w:fldChar w:fldCharType="separate"/>
      </w:r>
      <w:bookmarkStart w:id="49" w:name="__Fieldmark__252_362668386"/>
      <w:r>
        <w:rPr>
          <w:rFonts w:cs="Calibri"/>
        </w:rPr>
        <w:t>(Kearney et al., 2020; Pringle, 2017)</w:t>
      </w:r>
      <w:r>
        <w:fldChar w:fldCharType="end"/>
      </w:r>
      <w:bookmarkEnd w:id="49"/>
      <w:r>
        <w:t xml:space="preserve">. It is difficult to design and implement effective conservation action that targets the correct drivers at the correct spatial and </w:t>
      </w:r>
      <w:commentRangeStart w:id="50"/>
      <w:r>
        <w:t xml:space="preserve">temporal </w:t>
      </w:r>
      <w:commentRangeEnd w:id="50"/>
      <w:r w:rsidR="00956B47">
        <w:rPr>
          <w:rStyle w:val="CommentReference"/>
        </w:rPr>
        <w:commentReference w:id="50"/>
      </w:r>
      <w:r>
        <w:t>scales when available funding is</w:t>
      </w:r>
      <w:r w:rsidR="003838B1">
        <w:t xml:space="preserve"> based on short-term projects and is</w:t>
      </w:r>
      <w:r>
        <w:t xml:space="preserve"> consistently below what is required </w:t>
      </w:r>
      <w:commentRangeStart w:id="51"/>
      <w:r>
        <w:fldChar w:fldCharType="begin"/>
      </w:r>
      <w:r w:rsidR="003838B1">
        <w:instrText xml:space="preserve"> ADDIN ZOTERO_ITEM CSL_CITATION {"citationID":"N3QMLRTT","properties":{"formattedCitation":"(Sayer and Wells, 2004; Tulloch et al., 2020)","plainCitation":"(Sayer and Wells, 2004; Tulloch et al., 2020)","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fldChar w:fldCharType="separate"/>
      </w:r>
      <w:bookmarkStart w:id="52" w:name="__Fieldmark__264_362668386"/>
      <w:r w:rsidR="003838B1" w:rsidRPr="003838B1">
        <w:rPr>
          <w:rFonts w:ascii="Calibri" w:hAnsi="Calibri" w:cs="Calibri"/>
        </w:rPr>
        <w:t>(Sayer and Wells, 2004; Tulloch et al., 2020)</w:t>
      </w:r>
      <w:r>
        <w:fldChar w:fldCharType="end"/>
      </w:r>
      <w:bookmarkEnd w:id="52"/>
      <w:commentRangeEnd w:id="51"/>
      <w:r w:rsidR="00956B47">
        <w:rPr>
          <w:rStyle w:val="CommentReference"/>
        </w:rPr>
        <w:commentReference w:id="51"/>
      </w:r>
      <w:r>
        <w:t xml:space="preserve">. </w:t>
      </w:r>
      <w:commentRangeStart w:id="53"/>
      <w:r>
        <w:t xml:space="preserve">In landscapes where harvesting of wildlife occurs, weak management and regulation, which are common symptoms of chronic underfunding, can increase the probability of population collapse of the harvested species </w:t>
      </w:r>
      <w:r>
        <w:fldChar w:fldCharType="begin"/>
      </w:r>
      <w:r>
        <w:instrText>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w:instrText>
      </w:r>
      <w:r>
        <w:fldChar w:fldCharType="separate"/>
      </w:r>
      <w:bookmarkStart w:id="54" w:name="__Fieldmark__276_362668386"/>
      <w:r>
        <w:rPr>
          <w:rFonts w:cs="Calibri"/>
        </w:rPr>
        <w:t>(Fryxell et al., 2010)</w:t>
      </w:r>
      <w:r>
        <w:fldChar w:fldCharType="end"/>
      </w:r>
      <w:bookmarkEnd w:id="54"/>
      <w:r>
        <w:t xml:space="preserve">. </w:t>
      </w:r>
      <w:commentRangeEnd w:id="53"/>
      <w:r w:rsidR="00956B47">
        <w:rPr>
          <w:rStyle w:val="CommentReference"/>
        </w:rPr>
        <w:commentReference w:id="53"/>
      </w:r>
      <w:r>
        <w:t xml:space="preserve">In the absence of </w:t>
      </w:r>
      <w:commentRangeStart w:id="55"/>
      <w:r>
        <w:t xml:space="preserve">dramatic </w:t>
      </w:r>
      <w:commentRangeEnd w:id="55"/>
      <w:r w:rsidR="00956B47">
        <w:rPr>
          <w:rStyle w:val="CommentReference"/>
        </w:rPr>
        <w:commentReference w:id="55"/>
      </w:r>
      <w:r>
        <w:t xml:space="preserve">increases in funding and resources available to landscape managers, studies that explore the trade-offs between different strategies for investing existing resources will be critical. </w:t>
      </w:r>
      <w:commentRangeStart w:id="56"/>
      <w:r>
        <w:t xml:space="preserve">Site-level assessments </w:t>
      </w:r>
      <w:commentRangeEnd w:id="56"/>
      <w:r w:rsidR="00956B47">
        <w:rPr>
          <w:rStyle w:val="CommentReference"/>
        </w:rPr>
        <w:commentReference w:id="56"/>
      </w:r>
      <w:r>
        <w:t xml:space="preserve">of investment priorities are relatively common, and form an important part of a manager’s toolkit for developing strategy </w:t>
      </w:r>
      <w:r>
        <w:fldChar w:fldCharType="begin"/>
      </w:r>
      <w:r>
        <w:instrText>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w:instrText>
      </w:r>
      <w:r>
        <w:fldChar w:fldCharType="separate"/>
      </w:r>
      <w:bookmarkStart w:id="57" w:name="__Fieldmark__282_362668386"/>
      <w:r>
        <w:rPr>
          <w:rFonts w:cs="Calibri"/>
        </w:rPr>
        <w:t>(see Ervin, 2003; Utami et al., 2020)</w:t>
      </w:r>
      <w:r>
        <w:fldChar w:fldCharType="end"/>
      </w:r>
      <w:bookmarkEnd w:id="57"/>
      <w:r>
        <w:t xml:space="preserve">. Yet studies that provide broader theoretical insights into long-term investment strategies in the context of finite resources are lacking. There is a large body of literature that explores prioritising conservation investment over space, or the ‘conservation resource allocation problem’ </w:t>
      </w:r>
      <w:r>
        <w:fldChar w:fldCharType="begin"/>
      </w:r>
      <w:r>
        <w:instrText>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58" w:name="__Fieldmark__297_362668386"/>
      <w:r>
        <w:rPr>
          <w:rFonts w:cs="Calibri"/>
        </w:rPr>
        <w:t>(Wilson et al., 2006)</w:t>
      </w:r>
      <w:r>
        <w:fldChar w:fldCharType="end"/>
      </w:r>
      <w:bookmarkEnd w:id="58"/>
      <w:r>
        <w:t xml:space="preserve">, with approaches including return on investment </w:t>
      </w:r>
      <w:r>
        <w:fldChar w:fldCharType="begin"/>
      </w:r>
      <w:r>
        <w:instrText>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w:instrText>
      </w:r>
      <w:r>
        <w:fldChar w:fldCharType="separate"/>
      </w:r>
      <w:bookmarkStart w:id="59" w:name="__Fieldmark__305_362668386"/>
      <w:r>
        <w:rPr>
          <w:rFonts w:cs="Calibri"/>
        </w:rPr>
        <w:t>(Armsworth et al., 2018; Murdoch et al., 2010)</w:t>
      </w:r>
      <w:r>
        <w:fldChar w:fldCharType="end"/>
      </w:r>
      <w:bookmarkEnd w:id="59"/>
      <w:r>
        <w:t xml:space="preserve">, heuristic algorithms </w:t>
      </w:r>
      <w:r>
        <w:fldChar w:fldCharType="begin"/>
      </w:r>
      <w:r>
        <w:instrText>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60" w:name="__Fieldmark__310_362668386"/>
      <w:r>
        <w:rPr>
          <w:rFonts w:cs="Calibri"/>
        </w:rPr>
        <w:t>(Meir et al., 2004; Wilson et al., 2006)</w:t>
      </w:r>
      <w:r>
        <w:fldChar w:fldCharType="end"/>
      </w:r>
      <w:bookmarkEnd w:id="60"/>
      <w:r>
        <w:t xml:space="preserve">, regression models </w:t>
      </w:r>
      <w:r>
        <w:fldChar w:fldCharType="begin"/>
      </w:r>
      <w:r>
        <w:instrText>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w:instrText>
      </w:r>
      <w:r>
        <w:fldChar w:fldCharType="separate"/>
      </w:r>
      <w:bookmarkStart w:id="61" w:name="__Fieldmark__315_362668386"/>
      <w:r>
        <w:rPr>
          <w:rFonts w:cs="Calibri"/>
        </w:rPr>
        <w:t>(Fishburn et al., 2013)</w:t>
      </w:r>
      <w:r>
        <w:fldChar w:fldCharType="end"/>
      </w:r>
      <w:bookmarkEnd w:id="61"/>
      <w:r>
        <w:t xml:space="preserve">, and impact mapping </w:t>
      </w:r>
      <w:r>
        <w:fldChar w:fldCharType="begin"/>
      </w:r>
      <w:r>
        <w:instrText>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62" w:name="__Fieldmark__320_362668386"/>
      <w:r>
        <w:rPr>
          <w:rFonts w:cs="Calibri"/>
        </w:rPr>
        <w:t>(Tulloch et al., 2020)</w:t>
      </w:r>
      <w:r>
        <w:fldChar w:fldCharType="end"/>
      </w:r>
      <w:bookmarkEnd w:id="62"/>
      <w:r>
        <w:t xml:space="preserve">. </w:t>
      </w:r>
      <w:commentRangeStart w:id="63"/>
      <w:r>
        <w:t xml:space="preserve">The next question, which is equally important yet largely unanswered, is </w:t>
      </w:r>
      <w:ins w:id="64" w:author="Philip McGowan" w:date="2021-11-25T14:13:00Z">
        <w:r w:rsidR="00956B47">
          <w:t xml:space="preserve">that </w:t>
        </w:r>
      </w:ins>
      <w:r>
        <w:t>once land has been selected or acquired for conservation, how should the authority responsible for its management invest finite conservation resources over the next five, ten, thirty, or fifty years to minimise biodiversity loss</w:t>
      </w:r>
      <w:commentRangeEnd w:id="63"/>
      <w:r w:rsidR="00956B47">
        <w:rPr>
          <w:rStyle w:val="CommentReference"/>
        </w:rPr>
        <w:commentReference w:id="63"/>
      </w:r>
      <w:r>
        <w:t xml:space="preserve">?  </w:t>
      </w:r>
    </w:p>
    <w:p w14:paraId="189F2F27" w14:textId="32A69020" w:rsidR="002D4DF5" w:rsidRDefault="0089199E">
      <w:r>
        <w:t xml:space="preserve">One of the main challenges associated with assessing future conservation implementation and predicting outcomes is the inherent uncertainty surrounding future conditions </w:t>
      </w:r>
      <w:r>
        <w:fldChar w:fldCharType="begin"/>
      </w:r>
      <w:r>
        <w:instrText>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65" w:name="__Fieldmark__333_362668386"/>
      <w:r>
        <w:rPr>
          <w:rFonts w:cs="Calibri"/>
        </w:rPr>
        <w:t>(McBride et al., 2007)</w:t>
      </w:r>
      <w:r>
        <w:fldChar w:fldCharType="end"/>
      </w:r>
      <w:bookmarkEnd w:id="65"/>
      <w:r>
        <w:t xml:space="preserve">. Previous studies have investigated the effects of investment uncertainty (transaction uncertainty and performance uncertainty) on the optimal allocation of conservation funds to land acquisition </w:t>
      </w:r>
      <w:r>
        <w:fldChar w:fldCharType="begin"/>
      </w:r>
      <w:r>
        <w:instrText>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66" w:name="__Fieldmark__340_362668386"/>
      <w:r>
        <w:rPr>
          <w:rFonts w:cs="Calibri"/>
        </w:rPr>
        <w:t>(McBride et al., 2007)</w:t>
      </w:r>
      <w:r>
        <w:fldChar w:fldCharType="end"/>
      </w:r>
      <w:bookmarkEnd w:id="66"/>
      <w:r>
        <w:t xml:space="preserve">, and uncertainty surrounding future site conditions (availability and ecological condition) and how this influences the optimal combination of short- and long-term conservation contracts with private landowners </w:t>
      </w:r>
      <w:r>
        <w:fldChar w:fldCharType="begin"/>
      </w:r>
      <w:r>
        <w:instrText>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w:instrText>
      </w:r>
      <w:r>
        <w:fldChar w:fldCharType="separate"/>
      </w:r>
      <w:bookmarkStart w:id="67" w:name="__Fieldmark__347_362668386"/>
      <w:r>
        <w:rPr>
          <w:rFonts w:cs="Calibri"/>
        </w:rPr>
        <w:t>(Lennox and Armsworth, 2011)</w:t>
      </w:r>
      <w:r>
        <w:fldChar w:fldCharType="end"/>
      </w:r>
      <w:bookmarkEnd w:id="67"/>
      <w:r>
        <w:t xml:space="preserve">. Yet the uncertainty surrounding changing social-ecological conditions within a single site or landscape over time, and how this may affect biological resources given different investment strategies by the management authority, has yet to be investigated. The global human population is increasing, particularly around protected areas and other ecologically rich landscapes </w:t>
      </w:r>
      <w:r>
        <w:fldChar w:fldCharType="begin"/>
      </w:r>
      <w:r>
        <w:instrText>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w:instrText>
      </w:r>
      <w:r>
        <w:fldChar w:fldCharType="separate"/>
      </w:r>
      <w:bookmarkStart w:id="68" w:name="__Fieldmark__357_362668386"/>
      <w:r>
        <w:rPr>
          <w:rFonts w:cs="Calibri"/>
        </w:rPr>
        <w:t>(Wittemyer et al., 2008)</w:t>
      </w:r>
      <w:r>
        <w:fldChar w:fldCharType="end"/>
      </w:r>
      <w:bookmarkEnd w:id="68"/>
      <w:r>
        <w:t xml:space="preserve">, and increasing human populations within these areas increase pressure on natural resources </w:t>
      </w:r>
      <w:r>
        <w:fldChar w:fldCharType="begin"/>
      </w:r>
      <w:r>
        <w:instrText>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w:instrText>
      </w:r>
      <w:r>
        <w:fldChar w:fldCharType="separate"/>
      </w:r>
      <w:bookmarkStart w:id="69" w:name="__Fieldmark__362_362668386"/>
      <w:r>
        <w:rPr>
          <w:rFonts w:cs="Calibri"/>
        </w:rPr>
        <w:t>(Lindsey et al., 2014)</w:t>
      </w:r>
      <w:r>
        <w:fldChar w:fldCharType="end"/>
      </w:r>
      <w:bookmarkEnd w:id="69"/>
      <w:r>
        <w:t xml:space="preserve">. </w:t>
      </w:r>
      <w:commentRangeStart w:id="70"/>
      <w:r>
        <w:t>Therefore, understanding how investment decisions by landscape managers affect system dynamics in the context of increasing human pressure and uncertainty will be critical for developing strategies that maximise conservation gains.</w:t>
      </w:r>
      <w:r w:rsidR="00C2025A">
        <w:t xml:space="preserve"> </w:t>
      </w:r>
      <w:commentRangeEnd w:id="70"/>
      <w:r w:rsidR="00956B47">
        <w:rPr>
          <w:rStyle w:val="CommentReference"/>
        </w:rPr>
        <w:commentReference w:id="70"/>
      </w:r>
      <w:commentRangeStart w:id="71"/>
      <w:r w:rsidR="00C2025A">
        <w:t>We are not aware of any previous studies that have investigated these aspects of conservation investment within social-ecological systems.</w:t>
      </w:r>
      <w:commentRangeEnd w:id="71"/>
      <w:r w:rsidR="00C2025A">
        <w:rPr>
          <w:rStyle w:val="CommentReference"/>
        </w:rPr>
        <w:commentReference w:id="71"/>
      </w:r>
      <w:r>
        <w:t xml:space="preserve"> Lessons can be learnt from empirical studies that examine past strategies and the subsequent observed outcomes </w:t>
      </w:r>
      <w:r>
        <w:fldChar w:fldCharType="begin"/>
      </w:r>
      <w:r>
        <w:instrText>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w:instrText>
      </w:r>
      <w:r>
        <w:fldChar w:fldCharType="separate"/>
      </w:r>
      <w:bookmarkStart w:id="72" w:name="__Fieldmark__368_362668386"/>
      <w:r>
        <w:rPr>
          <w:rFonts w:cs="Calibri"/>
        </w:rPr>
        <w:t>(Santana et al., 2014)</w:t>
      </w:r>
      <w:r>
        <w:fldChar w:fldCharType="end"/>
      </w:r>
      <w:bookmarkEnd w:id="72"/>
      <w:r>
        <w:t xml:space="preserve">, but using such data to project future social-ecological conditions and system dynamics is at best challenging, and at worst misleading </w:t>
      </w:r>
      <w:r>
        <w:fldChar w:fldCharType="begin"/>
      </w:r>
      <w:r>
        <w:instrText>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w:instrText>
      </w:r>
      <w:r>
        <w:fldChar w:fldCharType="separate"/>
      </w:r>
      <w:bookmarkStart w:id="73" w:name="__Fieldmark__380_362668386"/>
      <w:r>
        <w:rPr>
          <w:rFonts w:cs="Calibri"/>
        </w:rPr>
        <w:t>(Mouquet et al., 2015)</w:t>
      </w:r>
      <w:r>
        <w:fldChar w:fldCharType="end"/>
      </w:r>
      <w:bookmarkEnd w:id="73"/>
      <w:r>
        <w:t>. In contrast to empirical studies, simulation modelling offers an analytical environment within which system dynamics can be stress tested without any real-world consequences</w:t>
      </w:r>
      <w:r w:rsidR="003A0878">
        <w:t xml:space="preserve">. </w:t>
      </w:r>
    </w:p>
    <w:p w14:paraId="2DE09D86" w14:textId="1EF069E3" w:rsidR="002D4DF5" w:rsidRDefault="0089199E">
      <w:commentRangeStart w:id="74"/>
      <w:r>
        <w:t xml:space="preserve">Conservationists have for many years relied on both theory and empirical generalisations to make urgent decisions when appropriate data have been lacking </w:t>
      </w:r>
      <w:commentRangeEnd w:id="74"/>
      <w:r w:rsidR="00956B47">
        <w:rPr>
          <w:rStyle w:val="CommentReference"/>
        </w:rPr>
        <w:commentReference w:id="74"/>
      </w:r>
      <w:r>
        <w:fldChar w:fldCharType="begin"/>
      </w:r>
      <w:r>
        <w:instrText>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w:instrText>
      </w:r>
      <w:r>
        <w:fldChar w:fldCharType="separate"/>
      </w:r>
      <w:bookmarkStart w:id="75" w:name="__Fieldmark__395_362668386"/>
      <w:r>
        <w:rPr>
          <w:rFonts w:cs="Calibri"/>
        </w:rPr>
        <w:t>(Doak and Mills, 1994)</w:t>
      </w:r>
      <w:r>
        <w:fldChar w:fldCharType="end"/>
      </w:r>
      <w:bookmarkEnd w:id="75"/>
      <w:r>
        <w:t xml:space="preserve">. Perhaps borne out of necessity in the past, theoretical models are now seen as important tools for ecologists and conservation biologists to improve understanding of their study systems </w:t>
      </w:r>
      <w:r>
        <w:fldChar w:fldCharType="begin"/>
      </w:r>
      <w:r>
        <w:instrText>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76" w:name="__Fieldmark__408_362668386"/>
      <w:r>
        <w:rPr>
          <w:rFonts w:cs="Calibri"/>
        </w:rPr>
        <w:t>(Green et al., 2005)</w:t>
      </w:r>
      <w:r>
        <w:fldChar w:fldCharType="end"/>
      </w:r>
      <w:bookmarkEnd w:id="76"/>
      <w:r>
        <w:t xml:space="preserve">. Mathematical models offer the opportunity to take the well-studied component parts of a complex </w:t>
      </w:r>
      <w:r>
        <w:lastRenderedPageBreak/>
        <w:t xml:space="preserve">system and reassemble them in ways that capture their fundamental properties whilst allowing for the interrogation of system dynamics </w:t>
      </w:r>
      <w:r>
        <w:fldChar w:fldCharType="begin"/>
      </w:r>
      <w:r>
        <w:instrText>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w:instrText>
      </w:r>
      <w:r>
        <w:fldChar w:fldCharType="separate"/>
      </w:r>
      <w:bookmarkStart w:id="77" w:name="__Fieldmark__418_362668386"/>
      <w:r>
        <w:rPr>
          <w:rFonts w:cs="Calibri"/>
        </w:rPr>
        <w:t>(Wilson, 1999)</w:t>
      </w:r>
      <w:r>
        <w:fldChar w:fldCharType="end"/>
      </w:r>
      <w:bookmarkEnd w:id="77"/>
      <w:r>
        <w:t xml:space="preserve">. Such models require complex systems to be carefully simplified so that theories can be tested within a manageable environment whilst ensuring fundamental processes are honoured. The simplification of models to develop and test theory has been seen as an important approach for decades, with the understanding that building models that are all at once manageable, general, realistic, and precise is impossible </w:t>
      </w:r>
      <w:commentRangeStart w:id="78"/>
      <w:r>
        <w:fldChar w:fldCharType="begin"/>
      </w:r>
      <w:r>
        <w:instrText>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w:instrText>
      </w:r>
      <w:r>
        <w:fldChar w:fldCharType="separate"/>
      </w:r>
      <w:bookmarkStart w:id="79" w:name="__Fieldmark__434_362668386"/>
      <w:r>
        <w:rPr>
          <w:rFonts w:cs="Calibri"/>
        </w:rPr>
        <w:t>(Levins, 1966)</w:t>
      </w:r>
      <w:r>
        <w:fldChar w:fldCharType="end"/>
      </w:r>
      <w:bookmarkEnd w:id="79"/>
      <w:commentRangeEnd w:id="78"/>
      <w:r w:rsidR="00956B47">
        <w:rPr>
          <w:rStyle w:val="CommentReference"/>
        </w:rPr>
        <w:commentReference w:id="78"/>
      </w:r>
      <w:r>
        <w:t xml:space="preserve">. The importance and utility of simple theoretical models is easily forgotten in this age of exponentially increasing computing power and advanced statistical techniques, which allow researchers to move towards increasingly complex models and analyses. However, adding complexity and detail to models is not always the best approach as increases in complexity require more data and computation time, analysis and interpretation become more difficult, and the ability to generalise is lost </w:t>
      </w:r>
      <w:r>
        <w:fldChar w:fldCharType="begin"/>
      </w:r>
      <w:r>
        <w:instrText>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80" w:name="__Fieldmark__458_362668386"/>
      <w:r>
        <w:rPr>
          <w:rFonts w:cs="Calibri"/>
        </w:rPr>
        <w:t>(Green et al., 2005)</w:t>
      </w:r>
      <w:r>
        <w:fldChar w:fldCharType="end"/>
      </w:r>
      <w:bookmarkEnd w:id="80"/>
      <w:r>
        <w:t xml:space="preserve">. Social-ecological systems (SES) are fundamentally complex, dynamic systems that are characterised by non-linear relationships and feedbacks between multiple social and ecological sub-systems </w:t>
      </w:r>
      <w:r>
        <w:fldChar w:fldCharType="begin"/>
      </w:r>
      <w:r>
        <w:instrText>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w:instrText>
      </w:r>
      <w:r>
        <w:fldChar w:fldCharType="separate"/>
      </w:r>
      <w:bookmarkStart w:id="81" w:name="__Fieldmark__467_362668386"/>
      <w:r>
        <w:rPr>
          <w:rFonts w:cs="Calibri"/>
        </w:rPr>
        <w:t>(Berkes et al., 2000)</w:t>
      </w:r>
      <w:r>
        <w:fldChar w:fldCharType="end"/>
      </w:r>
      <w:bookmarkEnd w:id="81"/>
      <w:r>
        <w:t xml:space="preserve">. It is implausible to build a model that captures all components of a SES, and therefore simplified models that simulate the fundamental dynamics are required to test social-ecological theory. Generalised Management Strategy Evaluation (GMSE) is a modelling framework that allows the construction of simplified social-ecological systems that are comprised of four fundamental sub-systems, allowing for a huge variety of theoretical investigations </w:t>
      </w:r>
      <w:r>
        <w:fldChar w:fldCharType="begin"/>
      </w:r>
      <w:r w:rsidR="00721CB0">
        <w:instrText xml:space="preserve"> ADDIN ZOTERO_ITEM CSL_CITATION {"citationID":"lS8fvLgK","properties":{"formattedCitation":"(Bunnefeld et al., 2011; Duthie et al., 2018a)","plainCitation":"(Bunnefeld et al., 2011; Duthie et al., 2018a)","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82" w:name="__Fieldmark__477_362668386"/>
      <w:r w:rsidR="00721CB0" w:rsidRPr="00721CB0">
        <w:rPr>
          <w:rFonts w:ascii="Calibri" w:hAnsi="Calibri" w:cs="Calibri"/>
        </w:rPr>
        <w:t>(Bunnefeld et al., 2011; Duthie et al., 2018a)</w:t>
      </w:r>
      <w:r>
        <w:fldChar w:fldCharType="end"/>
      </w:r>
      <w:bookmarkEnd w:id="82"/>
      <w:r>
        <w:t xml:space="preserve">.  </w:t>
      </w:r>
    </w:p>
    <w:p w14:paraId="1D07DF0F" w14:textId="4160AF22" w:rsidR="002D4DF5" w:rsidRDefault="0089199E">
      <w:commentRangeStart w:id="83"/>
      <w:r>
        <w:t xml:space="preserve">In this study, we build a widely applicable mechanistic model of a generic conservation landscape and use it to </w:t>
      </w:r>
      <w:commentRangeStart w:id="84"/>
      <w:r>
        <w:t xml:space="preserve">investigate </w:t>
      </w:r>
      <w:commentRangeEnd w:id="84"/>
      <w:r w:rsidR="007A0065">
        <w:rPr>
          <w:rStyle w:val="CommentReference"/>
        </w:rPr>
        <w:commentReference w:id="84"/>
      </w:r>
      <w:r>
        <w:t xml:space="preserve">the dynamics between different conservation investment strategies and forest loss, in the context of finite resources and increasing human populations over a period of 50 years. </w:t>
      </w:r>
      <w:commentRangeEnd w:id="83"/>
      <w:r w:rsidR="00956B47">
        <w:rPr>
          <w:rStyle w:val="CommentReference"/>
        </w:rPr>
        <w:commentReference w:id="83"/>
      </w:r>
      <w:r>
        <w:t xml:space="preserve">To disentangle and emphasise potential effects of the different investment strategies on forest loss, we simplify the system so that the actions of the human stakeholders are the only factors influencing forest loss, and we push the investment scenarios to their extremes. We use the GMSE modelling framework </w:t>
      </w:r>
      <w:r>
        <w:fldChar w:fldCharType="begin"/>
      </w:r>
      <w:r w:rsidR="00721CB0">
        <w:instrText xml:space="preserve"> ADDIN ZOTERO_ITEM CSL_CITATION {"citationID":"jS2YH3ix","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85" w:name="__Fieldmark__499_362668386"/>
      <w:r w:rsidR="00721CB0" w:rsidRPr="00721CB0">
        <w:rPr>
          <w:rFonts w:ascii="Calibri" w:hAnsi="Calibri" w:cs="Calibri"/>
        </w:rPr>
        <w:t>(Duthie et al., 2018a)</w:t>
      </w:r>
      <w:r>
        <w:fldChar w:fldCharType="end"/>
      </w:r>
      <w:bookmarkEnd w:id="85"/>
      <w:r>
        <w:t xml:space="preserve"> to test the effects of </w:t>
      </w:r>
      <w:commentRangeStart w:id="86"/>
      <w:r>
        <w:t xml:space="preserve">five investment scenarios </w:t>
      </w:r>
      <w:commentRangeEnd w:id="86"/>
      <w:r w:rsidR="007A0065">
        <w:rPr>
          <w:rStyle w:val="CommentReference"/>
        </w:rPr>
        <w:commentReference w:id="86"/>
      </w:r>
      <w:r>
        <w:t xml:space="preserve">available to the landscape management authority that are designed to reflect real-world conservation funding scenarios: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 reflecting a core budget that increases or decreases via short-term grants, and 5) a management budget that fluctuates randomly and unpredictably with high variation from the starting value, reflecting a highly variable budget that has no core quantity, and is therefore entirely governed by short-term grants of varying sizes and durations. This modelling framework is generalised in such a way as to be of </w:t>
      </w:r>
      <w:commentRangeStart w:id="87"/>
      <w:r>
        <w:t xml:space="preserve">interest </w:t>
      </w:r>
      <w:commentRangeEnd w:id="87"/>
      <w:r w:rsidR="007A0065">
        <w:rPr>
          <w:rStyle w:val="CommentReference"/>
        </w:rPr>
        <w:commentReference w:id="87"/>
      </w:r>
      <w:r>
        <w:t xml:space="preserve">to landscape managers and conservationists around the world who are reliant on non-linear and unpredictable funding </w:t>
      </w:r>
      <w:proofErr w:type="gramStart"/>
      <w:r>
        <w:t>cycles, and</w:t>
      </w:r>
      <w:proofErr w:type="gramEnd"/>
      <w:r>
        <w:t xml:space="preserve"> offers theoretical insights into the consequences of the business-as-usual conservation funding </w:t>
      </w:r>
      <w:commentRangeStart w:id="88"/>
      <w:commentRangeStart w:id="89"/>
      <w:r>
        <w:t xml:space="preserve">mechanisms.  </w:t>
      </w:r>
      <w:commentRangeEnd w:id="88"/>
      <w:r w:rsidR="00380D43">
        <w:rPr>
          <w:rStyle w:val="CommentReference"/>
        </w:rPr>
        <w:commentReference w:id="88"/>
      </w:r>
      <w:commentRangeEnd w:id="89"/>
      <w:r w:rsidR="00C2025A">
        <w:rPr>
          <w:rStyle w:val="CommentReference"/>
        </w:rPr>
        <w:commentReference w:id="89"/>
      </w:r>
    </w:p>
    <w:p w14:paraId="5204F536" w14:textId="77777777" w:rsidR="002D4DF5" w:rsidRDefault="0089199E">
      <w:pPr>
        <w:rPr>
          <w:b/>
          <w:bCs/>
        </w:rPr>
      </w:pPr>
      <w:commentRangeStart w:id="90"/>
      <w:r>
        <w:rPr>
          <w:b/>
          <w:bCs/>
        </w:rPr>
        <w:t xml:space="preserve">Methods </w:t>
      </w:r>
      <w:commentRangeEnd w:id="90"/>
      <w:r w:rsidR="00280900">
        <w:rPr>
          <w:rStyle w:val="CommentReference"/>
        </w:rPr>
        <w:commentReference w:id="90"/>
      </w:r>
    </w:p>
    <w:p w14:paraId="23400800" w14:textId="77777777" w:rsidR="002D4DF5" w:rsidRDefault="0089199E">
      <w:pPr>
        <w:rPr>
          <w:i/>
          <w:iCs/>
        </w:rPr>
      </w:pPr>
      <w:r>
        <w:rPr>
          <w:i/>
          <w:iCs/>
        </w:rPr>
        <w:t>GMSE</w:t>
      </w:r>
    </w:p>
    <w:p w14:paraId="6A7FAF08" w14:textId="05B917E0" w:rsidR="002D4DF5" w:rsidRDefault="0089199E">
      <w:r>
        <w:t xml:space="preserve">GMSE is designed to simulate dynamic decision-making by stakeholders in a social-ecological system </w:t>
      </w:r>
      <w:r>
        <w:fldChar w:fldCharType="begin"/>
      </w:r>
      <w:r w:rsidR="00721CB0">
        <w:instrText xml:space="preserve"> ADDIN ZOTERO_ITEM CSL_CITATION {"citationID":"TgQfJKpd","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91" w:name="__Fieldmark__518_362668386"/>
      <w:r w:rsidR="00721CB0" w:rsidRPr="00721CB0">
        <w:rPr>
          <w:rFonts w:ascii="Calibri" w:hAnsi="Calibri" w:cs="Calibri"/>
        </w:rPr>
        <w:t>(Duthie et al., 2018a)</w:t>
      </w:r>
      <w:r>
        <w:fldChar w:fldCharType="end"/>
      </w:r>
      <w:bookmarkEnd w:id="91"/>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w:t>
      </w:r>
      <w:r>
        <w:lastRenderedPageBreak/>
        <w:t xml:space="preserve">possible, and the users are trying to maximise their utility on the landscape. Simulations in GMSE are comprised of four </w:t>
      </w:r>
      <w:proofErr w:type="spellStart"/>
      <w:r>
        <w:t>submodels</w:t>
      </w:r>
      <w:proofErr w:type="spellEnd"/>
      <w:r>
        <w:t xml:space="preserve"> that </w:t>
      </w:r>
      <w:commentRangeStart w:id="92"/>
      <w:r>
        <w:t>govern the social-ecological system</w:t>
      </w:r>
      <w:commentRangeEnd w:id="92"/>
      <w:r w:rsidR="00280900">
        <w:rPr>
          <w:rStyle w:val="CommentReference"/>
        </w:rPr>
        <w:commentReference w:id="92"/>
      </w:r>
      <w:r>
        <w:t>, each of which can be individually parameterised (Figure 1).</w:t>
      </w:r>
      <w:r w:rsidR="00BC3488">
        <w:t xml:space="preserve"> The individual actors (manager, users, resources) are discrete</w:t>
      </w:r>
      <w:ins w:id="93" w:author="Philip McGowan" w:date="2021-11-25T16:41:00Z">
        <w:r w:rsidR="00280900">
          <w:t>,</w:t>
        </w:r>
      </w:ins>
      <w:r w:rsidR="00BC3488">
        <w:t xml:space="preserve"> and events </w:t>
      </w:r>
      <w:commentRangeStart w:id="94"/>
      <w:r w:rsidR="00BC3488">
        <w:t xml:space="preserve">on </w:t>
      </w:r>
      <w:commentRangeEnd w:id="94"/>
      <w:r w:rsidR="00280900">
        <w:rPr>
          <w:rStyle w:val="CommentReference"/>
        </w:rPr>
        <w:commentReference w:id="94"/>
      </w:r>
      <w:r w:rsidR="00BC3488">
        <w:t>the landscape are probabilistic, thus introducing stochasticity.</w:t>
      </w:r>
      <w:r>
        <w:t xml:space="preserve"> </w:t>
      </w:r>
      <w:commentRangeStart w:id="95"/>
      <w:r>
        <w:t xml:space="preserve">The </w:t>
      </w:r>
      <w:proofErr w:type="spellStart"/>
      <w:r>
        <w:t>submodels</w:t>
      </w:r>
      <w:proofErr w:type="spellEnd"/>
      <w:r>
        <w:t xml:space="preserve"> are </w:t>
      </w:r>
      <w:commentRangeEnd w:id="95"/>
      <w:r w:rsidR="00280900">
        <w:rPr>
          <w:rStyle w:val="CommentReference"/>
        </w:rPr>
        <w:commentReference w:id="95"/>
      </w:r>
      <w:r>
        <w:t>(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w:t>
      </w:r>
      <w:r w:rsidR="00BC3488">
        <w:t>.</w:t>
      </w:r>
      <w:r>
        <w:t xml:space="preserve">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w:t>
      </w:r>
      <w:r w:rsidR="00BC3488">
        <w:t>.</w:t>
      </w:r>
      <w:r>
        <w:t xml:space="preserve"> (3) The manager model uses the genetic algorithm (GA, see 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 which can affect the resource population (e.g., if they choose to cull) or the landscape cell (e.g., if they choose to scare, forcing resources onto another cell). These changes then feed into the natural resource </w:t>
      </w:r>
      <w:proofErr w:type="spellStart"/>
      <w:r>
        <w:t>submodel</w:t>
      </w:r>
      <w:proofErr w:type="spellEnd"/>
      <w:r>
        <w:t xml:space="preserve"> in the next time step. For detailed explanations of the </w:t>
      </w:r>
      <w:proofErr w:type="spellStart"/>
      <w:r>
        <w:t>submodels</w:t>
      </w:r>
      <w:proofErr w:type="spellEnd"/>
      <w:r>
        <w:t>, see Duthie et al (2018) and the documentation for the GMSE R package.</w:t>
      </w:r>
    </w:p>
    <w:p w14:paraId="3F6AA73D" w14:textId="2999463B" w:rsidR="002D4DF5" w:rsidRDefault="0089199E">
      <w:r>
        <w:t xml:space="preserve">The primary approach to altering system dynamics is via the manager and user budgets. </w:t>
      </w:r>
      <w:r w:rsidR="00BC3488">
        <w:t xml:space="preserve">The relative power between the manager and the users is </w:t>
      </w:r>
      <w:del w:id="96" w:author="Philip McGowan" w:date="2021-11-26T11:31:00Z">
        <w:r w:rsidR="00BC3488" w:rsidDel="00387B24">
          <w:delText xml:space="preserve">primarily </w:delText>
        </w:r>
      </w:del>
      <w:ins w:id="97" w:author="Philip McGowan" w:date="2021-11-26T11:31:00Z">
        <w:r w:rsidR="00387B24">
          <w:t xml:space="preserve">largely </w:t>
        </w:r>
      </w:ins>
      <w:r w:rsidR="00BC3488">
        <w:t>driven by the relative budgets that each actor has access to</w:t>
      </w:r>
      <w:r>
        <w:t xml:space="preserve">.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of such actions as high as possible. The budgets, and the associated dynamics, can be used to replicate various real-world systems and scenarios such as conservation conflicts, power dynamics, and lobbying </w:t>
      </w:r>
      <w:r>
        <w:fldChar w:fldCharType="begin"/>
      </w:r>
      <w:r w:rsidR="00721CB0">
        <w:instrText xml:space="preserve"> ADDIN ZOTERO_ITEM CSL_CITATION {"citationID":"XLzJ5OTq","properties":{"formattedCitation":"(Cusack et al., 2020; Duthie et al., 2018a; Nilsson et al., 2021)","plainCitation":"(Cusack et al., 2020; Duthie et al., 2018a; Nilsson et al., 2021)","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859,"uris":["http://zotero.org/users/2170232/items/9DI9I24X"],"uri":["http://zotero.org/users/2170232/items/9DI9I24X"],"itemData":{"id":2859,"type":"article-journal","abstract":"Conflicts between opposing objectives of wildlife conservation and agriculture are increasing globally due to rising human food production and competition with wildlife over land use. Conservation conflicts are often complex and driven by variability and uncertainty in wildlife distribution and stakeholder wealth and power. To manage conflicts, empowering local stakeholders by decentralizing decisions and actions has been suggested to promote democratization and awareness of stakeholders. There is, however, a current gap in the understanding of how stakeholder empowerment (e.g., farmers’ and managers’ practical, time or monetary resources) affects policy effectiveness. In this study, we apply an individual-based model of management strategy evaluation to simulate the conservation conflict surrounding protected and thriving common cranes (Grus grus) causing damage to agricultural production in Sweden and along the European flyways. We model the effect of farmer empowerment (i.e., increasing budgets to affect populations and agricultural production) in four management scenarios, in which we manipulate the availability and cost of two actions farmers may take in response to crane presence on their land: non-lethal (scaring) or lethal (culling) control. We find that lower budgets lead to increases in population size due to increased use of less costly scaring instead of shooting. Higher farmer budgets lead to increased population extinction risk. Intermediate budgets allow farmers to control the population size around the management target and limit impact on agricultural production to intermediate levels. Our study highlights that stakeholder empowerment and culling strategies based on the number of stakeholders, and particularly their power to implement effective actions, needs careful consideration and monitoring when setting management targets and strategies. Further, our results show that empowering individual farmers has the potential to contribute to conflict management and to balance agricultural with conservation objectives, but increased stakeholder involvement also requires careful planning and monitoring.","container-title":"Ecological Modelling","DOI":"10.1016/j.ecolmodel.2020.109396","ISSN":"0304-3800","journalAbbreviation":"Ecological Modelling","language":"en","page":"109396","source":"ScienceDirect","title":"Effects of stakeholder empowerment on crane population and agricultural production","volume":"440","author":[{"family":"Nilsson","given":"L."},{"family":"Bunnefeld","given":"N."},{"family":"Minderman","given":"J."},{"family":"Duthie","given":"A. B"}],"issued":{"date-parts":[["2021",1,15]]}}}],"schema":"https://github.com/citation-style-language/schema/raw/master/csl-citation.json"} </w:instrText>
      </w:r>
      <w:r>
        <w:fldChar w:fldCharType="separate"/>
      </w:r>
      <w:bookmarkStart w:id="98" w:name="__Fieldmark__538_362668386"/>
      <w:r w:rsidR="00721CB0" w:rsidRPr="00721CB0">
        <w:rPr>
          <w:rFonts w:ascii="Calibri" w:hAnsi="Calibri" w:cs="Calibri"/>
        </w:rPr>
        <w:t>(Cusack et al., 2020; Duthie et al., 2018a; Nilsson et al., 2021)</w:t>
      </w:r>
      <w:r>
        <w:fldChar w:fldCharType="end"/>
      </w:r>
      <w:bookmarkEnd w:id="98"/>
      <w:r>
        <w:t xml:space="preserve">. </w:t>
      </w:r>
    </w:p>
    <w:p w14:paraId="799EA71F" w14:textId="77777777" w:rsidR="002D4DF5" w:rsidRDefault="0089199E">
      <w:commentRangeStart w:id="99"/>
      <w:r>
        <w:rPr>
          <w:i/>
          <w:iCs/>
        </w:rPr>
        <w:t>Genetic algorithm (GA)</w:t>
      </w:r>
      <w:commentRangeEnd w:id="99"/>
      <w:r w:rsidR="00421EF3">
        <w:rPr>
          <w:rStyle w:val="CommentReference"/>
        </w:rPr>
        <w:commentReference w:id="99"/>
      </w:r>
    </w:p>
    <w:p w14:paraId="567E59E7" w14:textId="1027E964" w:rsidR="002D4DF5" w:rsidRDefault="0089199E">
      <w:r>
        <w:t>The GA is the process</w:t>
      </w:r>
      <w:r w:rsidR="00892B3A">
        <w:t xml:space="preserve"> that mimics human decision-making, and</w:t>
      </w:r>
      <w:r>
        <w:t xml:space="preserve"> </w:t>
      </w:r>
      <w:r w:rsidR="00892B3A">
        <w:t>through</w:t>
      </w:r>
      <w:r>
        <w:t xml:space="preserve"> which the manager develops policy and users decide upon actions. The GA</w:t>
      </w:r>
      <w:r w:rsidR="00892B3A">
        <w:t xml:space="preserve"> is called once for each decision-making actor on the landscape (the manager and </w:t>
      </w:r>
      <w:r w:rsidR="00892B3A">
        <w:rPr>
          <w:i/>
          <w:iCs/>
        </w:rPr>
        <w:t>n</w:t>
      </w:r>
      <w:r w:rsidR="00892B3A">
        <w:t xml:space="preserve"> users) </w:t>
      </w:r>
      <w:r w:rsidR="008D6134">
        <w:t>in</w:t>
      </w:r>
      <w:r w:rsidR="00892B3A">
        <w:t xml:space="preserve"> each time step. Each call to the GA results in a policy decision (for the manager) or an action decision (for each user).</w:t>
      </w:r>
      <w:r>
        <w:t xml:space="preserve"> </w:t>
      </w:r>
      <w:r w:rsidR="008D6134">
        <w:t>Final m</w:t>
      </w:r>
      <w:r w:rsidR="00892B3A">
        <w:t>anager and user strategies are selected within each call of the GA through a process that mimics</w:t>
      </w:r>
      <w:r>
        <w:t xml:space="preserve"> </w:t>
      </w:r>
      <w:r w:rsidR="00892B3A">
        <w:t>evolution by</w:t>
      </w:r>
      <w:r>
        <w:t xml:space="preserve"> natural selection</w:t>
      </w:r>
      <w:r w:rsidR="008D6134">
        <w:t xml:space="preserve"> </w:t>
      </w:r>
      <w:r w:rsidR="008D6134">
        <w:fldChar w:fldCharType="begin"/>
      </w:r>
      <w:r w:rsidR="00721CB0">
        <w:instrText xml:space="preserve"> ADDIN ZOTERO_ITEM CSL_CITATION {"citationID":"LDTAJOes","properties":{"formattedCitation":"(Duthie et al., 2018b; Hamblin, 2013)","plainCitation":"(Duthie et al., 2018b; Hamblin, 2013)","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id":2861,"uris":["http://zotero.org/users/2170232/items/74GG4XJ9"],"uri":["http://zotero.org/users/2170232/items/74GG4XJ9"],"itemData":{"id":2861,"type":"article-journal","abstract":"Genetic algorithms are a heuristic global optimisation technique mimicking the action of natural selection to solve hard optimisation problems, which has enjoyed growing usage in evolution and ecology. However, there is little standardisation in how genetic algorithms are implemented in these fields and even less practical advice for those hoping to implement genetic algorithms for their own models. This article aims to demystify genetic algorithms and provide assistance to researchers; basic programming knowledge is important for working with genetic algorithms, but none is required to read this article. I review the basics of genetic algorithm methodology and provide suggestions on problems that may or may not benefit from genetic algorithm methods. The genetic operators (selection, replacement, mutation, crossover) and their rate parameters (mutation rate, etc.) are a source of potential confusion and to ease their selection, I present recommendations informed by historical usage and best practices, concluding with potential pitfalls. Good reasons for employing genetic algorithms include: solving optimisation problems beyond the reach of analytical techniques, relaxing model assumptions, evolving behaviour in individual-based models, and simulating co-evolutionary processes. However, genetic algorithms are not always the correct technique to use. Simpler methods may sometimes outperform genetic algorithms, and certain problem features may cause trouble. Genetic algorithms strike a balance between exploration of the search space and exploitation of good solutions, driven by the choice of genetic operators and rate parameters. I outline a basic set of parameter values and operator choices for genetic algorithm models as a starting point and provide advice on how to modify them to explore the exploitation/exploration trade-off. Finally, I provide general advice on analysis and reporting of these models. There are a number of potential issues that can surprise unwary users, such as rate parameter values that lead to pathological outcomes; I suggest ways to detect and correct these problems. Also, contrary to popular usage, genetic algorithms can find solutions to game theory problems but cannot guarantee their stability. Finally, while genetic algorithms offer great power and flexibility by drawing inspiration from evolutionary processes, they are (usually) not a faithful model of genetics or evolution.","container-title":"Methods in Ecology and Evolution","DOI":"10.1111/2041-210X.12000","ISSN":"2041-210X","issue":"2","language":"en","note":"_eprint: https://onlinelibrary.wiley.com/doi/pdf/10.1111/2041-210X.12000","page":"184-194","source":"Wiley Online Library","title":"On the practical usage of genetic algorithms in ecology and evolution","volume":"4","author":[{"family":"Hamblin","given":"Steven"}],"issued":{"date-parts":[["2013"]]}}}],"schema":"https://github.com/citation-style-language/schema/raw/master/csl-citation.json"} </w:instrText>
      </w:r>
      <w:r w:rsidR="008D6134">
        <w:fldChar w:fldCharType="separate"/>
      </w:r>
      <w:r w:rsidR="00721CB0" w:rsidRPr="00721CB0">
        <w:rPr>
          <w:rFonts w:ascii="Calibri" w:hAnsi="Calibri" w:cs="Calibri"/>
        </w:rPr>
        <w:t>(Duthie et al., 2018b; Hamblin, 2013)</w:t>
      </w:r>
      <w:r w:rsidR="008D6134">
        <w:fldChar w:fldCharType="end"/>
      </w:r>
      <w:r w:rsidR="00892B3A">
        <w:t xml:space="preserve">. </w:t>
      </w:r>
      <w:r w:rsidR="00A30475">
        <w:t>E</w:t>
      </w:r>
      <w:r w:rsidR="00892B3A">
        <w:t>ach GA call</w:t>
      </w:r>
      <w:r w:rsidR="00A30475">
        <w:t xml:space="preserve"> comprises multiple iterations (Figure 1). The first iteration initialises many</w:t>
      </w:r>
      <w:r>
        <w:t xml:space="preserve"> possible strategies</w:t>
      </w:r>
      <w:r w:rsidR="00A30475">
        <w:t>, followed by a process of</w:t>
      </w:r>
      <w:r>
        <w:t xml:space="preserve"> cross-over and mutation between the initialised strategies, ensuring that budgets are not exceeded. </w:t>
      </w:r>
      <w:r w:rsidR="00A30475">
        <w:t>High fitness s</w:t>
      </w:r>
      <w:r>
        <w:t xml:space="preserve">trategies </w:t>
      </w:r>
      <w:r w:rsidR="00A30475">
        <w:t>are</w:t>
      </w:r>
      <w:r>
        <w:t xml:space="preserve"> selected via a fitness function and a tournament</w:t>
      </w:r>
      <w:r w:rsidR="00A30475">
        <w:t>, and the resulting strategies form the</w:t>
      </w:r>
      <w:r w:rsidR="008D6134">
        <w:t xml:space="preserve"> starting layers of the next iteration</w:t>
      </w:r>
      <w:r w:rsidR="00721CB0">
        <w:t>, where the process is repeated</w:t>
      </w:r>
      <w:r>
        <w:t>.</w:t>
      </w:r>
      <w:r w:rsidR="008D6134">
        <w:t xml:space="preserve"> The process continues until a minimum number of iterations has been run and a convergence criterion is met</w:t>
      </w:r>
      <w:r w:rsidR="00721CB0">
        <w:t xml:space="preserve"> </w:t>
      </w:r>
      <w:r w:rsidR="00721CB0">
        <w:fldChar w:fldCharType="begin"/>
      </w:r>
      <w:r w:rsidR="00721CB0">
        <w:instrText xml:space="preserve"> ADDIN ZOTERO_ITEM CSL_CITATION {"citationID":"5Xlnxpdn","properties":{"formattedCitation":"(Duthie et al., 2018b)","plainCitation":"(Duthie et al., 2018b)","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schema":"https://github.com/citation-style-language/schema/raw/master/csl-citation.json"} </w:instrText>
      </w:r>
      <w:r w:rsidR="00721CB0">
        <w:fldChar w:fldCharType="separate"/>
      </w:r>
      <w:r w:rsidR="00721CB0" w:rsidRPr="00721CB0">
        <w:rPr>
          <w:rFonts w:ascii="Calibri" w:hAnsi="Calibri" w:cs="Calibri"/>
        </w:rPr>
        <w:t>(Duthie et al., 2018b)</w:t>
      </w:r>
      <w:r w:rsidR="00721CB0">
        <w:fldChar w:fldCharType="end"/>
      </w:r>
      <w:r w:rsidR="008D6134">
        <w:t>.</w:t>
      </w:r>
      <w:r>
        <w:t xml:space="preserve"> This process results in adaptive, but not necessarily optimal, strategies for the manager and the users. The GA takes the manager’s budget constraints, user action histories, and the predicted </w:t>
      </w:r>
      <w:r>
        <w:lastRenderedPageBreak/>
        <w:t>consequences of each action on the resource population and</w:t>
      </w:r>
      <w:r w:rsidR="00721CB0">
        <w:t xml:space="preserve"> uses the process described above to</w:t>
      </w:r>
      <w:r>
        <w:t xml:space="preserve"> develop a strategy for the manager to reduce deviation from the target resource population size. Once the manager’s policy is established, 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w:t>
      </w:r>
      <w:r w:rsidR="00721CB0">
        <w:t xml:space="preserve">. </w:t>
      </w:r>
    </w:p>
    <w:p w14:paraId="663157E0" w14:textId="77777777" w:rsidR="003517F0" w:rsidRDefault="003517F0"/>
    <w:p w14:paraId="484BE6AF" w14:textId="5AF950F5" w:rsidR="002D4DF5" w:rsidRDefault="00B82ABF">
      <w:pPr>
        <w:rPr>
          <w:i/>
          <w:iCs/>
        </w:rPr>
      </w:pPr>
      <w:r>
        <w:rPr>
          <w:noProof/>
        </w:rPr>
        <w:drawing>
          <wp:inline distT="0" distB="0" distL="0" distR="0" wp14:anchorId="29A3BA2C" wp14:editId="26192268">
            <wp:extent cx="3961032" cy="3571336"/>
            <wp:effectExtent l="0" t="0" r="190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3970511" cy="3579883"/>
                    </a:xfrm>
                    <a:prstGeom prst="rect">
                      <a:avLst/>
                    </a:prstGeom>
                  </pic:spPr>
                </pic:pic>
              </a:graphicData>
            </a:graphic>
          </wp:inline>
        </w:drawing>
      </w:r>
    </w:p>
    <w:p w14:paraId="22DD9367" w14:textId="7A81BDCE" w:rsidR="002D4DF5" w:rsidRDefault="0089199E">
      <w:pPr>
        <w:rPr>
          <w:b/>
          <w:bCs/>
          <w:sz w:val="20"/>
          <w:szCs w:val="20"/>
        </w:rPr>
      </w:pPr>
      <w:r>
        <w:rPr>
          <w:b/>
          <w:bCs/>
          <w:sz w:val="20"/>
          <w:szCs w:val="20"/>
        </w:rPr>
        <w:t xml:space="preserve">Figure 1. Conceptual flow diagram showing the four </w:t>
      </w:r>
      <w:proofErr w:type="spellStart"/>
      <w:r>
        <w:rPr>
          <w:b/>
          <w:bCs/>
          <w:sz w:val="20"/>
          <w:szCs w:val="20"/>
        </w:rPr>
        <w:t>submodels</w:t>
      </w:r>
      <w:proofErr w:type="spellEnd"/>
      <w:r>
        <w:rPr>
          <w:b/>
          <w:bCs/>
          <w:sz w:val="20"/>
          <w:szCs w:val="20"/>
        </w:rPr>
        <w:t xml:space="preserve"> and the genetic algorithm, and how they interact in a single time step in GMSE. </w:t>
      </w:r>
      <w:r w:rsidR="00B82ABF">
        <w:rPr>
          <w:b/>
          <w:bCs/>
          <w:sz w:val="20"/>
          <w:szCs w:val="20"/>
        </w:rPr>
        <w:t xml:space="preserve">Adapted </w:t>
      </w:r>
      <w:r>
        <w:rPr>
          <w:b/>
          <w:bCs/>
          <w:sz w:val="20"/>
          <w:szCs w:val="20"/>
        </w:rPr>
        <w:t>from Duthie et al., (2018).</w:t>
      </w:r>
    </w:p>
    <w:p w14:paraId="296CA95E" w14:textId="77777777" w:rsidR="002D4DF5" w:rsidRDefault="002D4DF5">
      <w:pPr>
        <w:rPr>
          <w:b/>
          <w:bCs/>
          <w:sz w:val="18"/>
          <w:szCs w:val="18"/>
        </w:rPr>
      </w:pPr>
    </w:p>
    <w:p w14:paraId="48AA318C" w14:textId="77777777" w:rsidR="002D4DF5" w:rsidRDefault="0089199E">
      <w:pPr>
        <w:rPr>
          <w:i/>
          <w:iCs/>
        </w:rPr>
      </w:pPr>
      <w:r>
        <w:rPr>
          <w:i/>
          <w:iCs/>
        </w:rPr>
        <w:t>Model parameterisation</w:t>
      </w:r>
    </w:p>
    <w:p w14:paraId="443B9CC1" w14:textId="77777777" w:rsidR="002D4DF5" w:rsidRDefault="0089199E">
      <w:pPr>
        <w:rPr>
          <w:u w:val="single"/>
        </w:rPr>
      </w:pPr>
      <w:r>
        <w:rPr>
          <w:u w:val="single"/>
        </w:rPr>
        <w:t>Landscape</w:t>
      </w:r>
    </w:p>
    <w:p w14:paraId="3DF96A3C" w14:textId="08E67B6F" w:rsidR="002D4DF5" w:rsidRDefault="0089199E">
      <w:r>
        <w:t xml:space="preserve">In this study,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Pr>
          <w:vertAlign w:val="superscript"/>
        </w:rPr>
        <w:t>2</w:t>
      </w:r>
      <w:r>
        <w:t xml:space="preserve">). We allocated 30 “users” to the landscape, which in this case represented 30 villages or communities, each of which had an </w:t>
      </w:r>
      <w:r w:rsidR="003517F0">
        <w:t xml:space="preserve">approximately </w:t>
      </w:r>
      <w:r>
        <w:t>equal area of spatially explicit land upon which they could act. This resulted in each village having approximately 333 ha (3.33 km</w:t>
      </w:r>
      <w:r>
        <w:rPr>
          <w:vertAlign w:val="superscript"/>
        </w:rPr>
        <w:t>2</w:t>
      </w:r>
      <w:r>
        <w:t xml:space="preserve">) of land. We assumed the users represented agricultural communities whose primary livelihood is farming. We simulated scenarios over </w:t>
      </w:r>
      <w:proofErr w:type="gramStart"/>
      <w:r>
        <w:t>50 time</w:t>
      </w:r>
      <w:proofErr w:type="gramEnd"/>
      <w:r>
        <w:t xml:space="preserve"> steps, which we </w:t>
      </w:r>
      <w:commentRangeStart w:id="100"/>
      <w:r>
        <w:t xml:space="preserve">assumed </w:t>
      </w:r>
      <w:commentRangeEnd w:id="100"/>
      <w:r w:rsidR="00280900">
        <w:rPr>
          <w:rStyle w:val="CommentReference"/>
        </w:rPr>
        <w:commentReference w:id="100"/>
      </w:r>
      <w:r>
        <w:t xml:space="preserve">represented 50 years. </w:t>
      </w:r>
    </w:p>
    <w:p w14:paraId="0D19FC69" w14:textId="38F50CA1" w:rsidR="003517F0" w:rsidRDefault="003517F0"/>
    <w:p w14:paraId="2BF25714" w14:textId="77777777" w:rsidR="003517F0" w:rsidRDefault="003517F0"/>
    <w:p w14:paraId="246D5CA3" w14:textId="77777777" w:rsidR="002D4DF5" w:rsidRDefault="0089199E">
      <w:pPr>
        <w:rPr>
          <w:u w:val="single"/>
        </w:rPr>
      </w:pPr>
      <w:r>
        <w:rPr>
          <w:u w:val="single"/>
        </w:rPr>
        <w:t xml:space="preserve">Resource population </w:t>
      </w:r>
    </w:p>
    <w:p w14:paraId="12878EB7" w14:textId="46896B5C" w:rsidR="002D4DF5" w:rsidRDefault="0089199E">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Pr>
          <w:vertAlign w:val="superscript"/>
        </w:rPr>
        <w:t>-1</w:t>
      </w:r>
      <w:r>
        <w:t>, n = 1,125,000),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distributed across the landscape</w:t>
      </w:r>
      <w:r w:rsidR="00B82ABF">
        <w:t xml:space="preserve"> (with multiple trees allowed on any given cell)</w:t>
      </w:r>
      <w:r>
        <w:t xml:space="preserve">, reflecting natural variation. The population dynamics of trees is difficult to capture over a 50-year </w:t>
      </w:r>
      <w:proofErr w:type="gramStart"/>
      <w:r>
        <w:t>time period</w:t>
      </w:r>
      <w:proofErr w:type="gramEnd"/>
      <w:r>
        <w:t xml:space="preserve">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757AD07A" w14:textId="77777777" w:rsidR="002D4DF5" w:rsidRDefault="0089199E">
      <m:oMath>
        <m:r>
          <w:rPr>
            <w:rFonts w:ascii="Cambria Math" w:hAnsi="Cambria Math"/>
          </w:rPr>
          <m:t>y=</m:t>
        </m:r>
        <m:sSup>
          <m:sSupPr>
            <m:ctrlPr>
              <w:rPr>
                <w:rFonts w:ascii="Cambria Math" w:hAnsi="Cambria Math"/>
              </w:rPr>
            </m:ctrlPr>
          </m:sSupPr>
          <m:e>
            <m:d>
              <m:dPr>
                <m:ctrlPr>
                  <w:rPr>
                    <w:rFonts w:ascii="Cambria Math" w:hAnsi="Cambria Math"/>
                  </w:rPr>
                </m:ctrlPr>
              </m:dPr>
              <m:e>
                <m:r>
                  <w:rPr>
                    <w:rFonts w:ascii="Cambria Math" w:hAnsi="Cambria Math"/>
                  </w:rPr>
                  <m:t>1-Yr</m:t>
                </m:r>
              </m:e>
            </m:d>
          </m:e>
          <m:sup>
            <m:r>
              <w:rPr>
                <w:rFonts w:ascii="Cambria Math" w:hAnsi="Cambria Math"/>
              </w:rPr>
              <m:t>Rt</m:t>
            </m:r>
          </m:sup>
        </m:sSup>
      </m:oMath>
      <w:r>
        <w:t xml:space="preserve"> </w:t>
      </w:r>
    </w:p>
    <w:p w14:paraId="039CDBE6" w14:textId="77777777" w:rsidR="002D4DF5" w:rsidRDefault="0089199E">
      <w:r>
        <w:t xml:space="preserve">Where </w:t>
      </w:r>
      <w:r>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3ACB888" w14:textId="77777777" w:rsidR="002D4DF5" w:rsidRDefault="0089199E">
      <w:r>
        <w:rPr>
          <w:u w:val="single"/>
        </w:rPr>
        <w:t>Users</w:t>
      </w:r>
    </w:p>
    <w:p w14:paraId="0430192B" w14:textId="562C9712" w:rsidR="002D4DF5" w:rsidRDefault="0089199E">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w:t>
      </w:r>
      <w:r w:rsidR="00B82ABF">
        <w:t xml:space="preserve">. </w:t>
      </w:r>
      <w:r>
        <w:t>The only actions the users were permitted to take were 1) tend crops, and 2) fell trees. The decision about which action to take in each time step was governed by trade-offs in cost versus benefit (computed within the GA</w:t>
      </w:r>
      <w:r w:rsidR="003517F0">
        <w:t>, see above</w:t>
      </w:r>
      <w:r>
        <w:t xml:space="preserve">). The parameter which defined how much a user could increase their yield by tending their crops was set to 0.01 (1%). This contrasts with the parameter governing the yield reduction for a single tree (8%, see section above). Different ranges of these parameters were tested for sensitivity (Supporting Information Figures S1a to S1d), with the final values chosen to deliberately ensure that felling trees would have a much higher positive effect on </w:t>
      </w:r>
      <w:r>
        <w:lastRenderedPageBreak/>
        <w:t>yield than simply tending crops. This was both to reflect the fact that in the real world expanding agricultural area will generally increase yield more than tending existing agricultural land, and to simulate strong exogenous drivers of deforestation that are found around the world, particularly in the tropics (</w:t>
      </w:r>
      <w:proofErr w:type="spellStart"/>
      <w:r>
        <w:t>Ceddia</w:t>
      </w:r>
      <w:proofErr w:type="spellEnd"/>
      <w:r>
        <w:t xml:space="preserve"> 2019, Davis et al 2015). </w:t>
      </w:r>
    </w:p>
    <w:p w14:paraId="44423F58" w14:textId="77777777" w:rsidR="002D4DF5" w:rsidRDefault="0089199E">
      <w:pPr>
        <w:rPr>
          <w:u w:val="single"/>
        </w:rPr>
      </w:pPr>
      <w:r>
        <w:rPr>
          <w:u w:val="single"/>
        </w:rPr>
        <w:t>Manager</w:t>
      </w:r>
    </w:p>
    <w:p w14:paraId="3C84D9B4" w14:textId="703646B0" w:rsidR="002D4DF5" w:rsidRDefault="0089199E">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the starting number of trees, and because there was no natural tree regeneration (natural 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e assumed that the manager achieved perfect detection of resources, and so there was no error associated with the observation </w:t>
      </w:r>
      <w:proofErr w:type="spellStart"/>
      <w:r>
        <w:t>submodel</w:t>
      </w:r>
      <w:proofErr w:type="spellEnd"/>
      <w:r>
        <w:t xml:space="preserve">. This was to keep the simulations as simple as possible. In the age of free, high resolution satellite imagery that is available every few weeks, it is plausible that </w:t>
      </w:r>
      <w:r w:rsidR="003517F0">
        <w:t>a</w:t>
      </w:r>
      <w:r>
        <w:t xml:space="preserve"> manager has near-perfect deforestation detection over a landscape. </w:t>
      </w:r>
    </w:p>
    <w:p w14:paraId="4FA093D9" w14:textId="77777777" w:rsidR="002D4DF5" w:rsidRDefault="0089199E">
      <w:pPr>
        <w:rPr>
          <w:i/>
          <w:iCs/>
        </w:rPr>
      </w:pPr>
      <w:r>
        <w:rPr>
          <w:i/>
          <w:iCs/>
        </w:rPr>
        <w:t xml:space="preserve">Scenarios </w:t>
      </w:r>
    </w:p>
    <w:p w14:paraId="5E54D448" w14:textId="3B373FE4" w:rsidR="002D4DF5" w:rsidRDefault="0089199E">
      <w:r>
        <w:t>We designed 5 scenarios with dynamic manager budgets that simulated different funding regimes that a manager or authority with responsibility over a conservation landscape may encounter in the real world (Table 1, Figure 2). Scenarios 1 to 3 aimed to test three primary funding models and scenarios 4 and 5 aimed to test the effects of uncertainty and variability in funding. Before running the final 5 scenarios we tested several null scenarios to ensure the landscape was operating as expected (Supporting Information, figures S2a to S2c). Due to the nature of the GA (i.e., identifying one out of multiple possible near-optimal solutions), and that each actor on the landscape calls the GA in each time step, stochasticity in decision-making 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me</w:t>
      </w:r>
      <w:r w:rsidR="00B82ABF">
        <w:t>dian</w:t>
      </w:r>
      <w:r>
        <w:t xml:space="preserve"> and lower and upper confidence intervals, respectively. For all scenarios, we ensured that the total cumulative budget for the manager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Table 1, Figure 2).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7760AFEF" w14:textId="48C2857C" w:rsidR="002D4DF5" w:rsidRDefault="0089199E">
      <w:r>
        <w:lastRenderedPageBreak/>
        <w:t xml:space="preserve">The manager and user budgets are not equal nor necessarily proportional, as they are used in very different ways </w:t>
      </w:r>
      <w:r>
        <w:fldChar w:fldCharType="begin"/>
      </w:r>
      <w:r w:rsidR="00721CB0">
        <w:instrText xml:space="preserve"> ADDIN ZOTERO_ITEM CSL_CITATION {"citationID":"UrrHIflh","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101" w:name="__Fieldmark__610_362668386"/>
      <w:r w:rsidR="00721CB0" w:rsidRPr="00721CB0">
        <w:rPr>
          <w:rFonts w:ascii="Calibri" w:hAnsi="Calibri" w:cs="Calibri"/>
        </w:rPr>
        <w:t>(Duthie et al., 2018a)</w:t>
      </w:r>
      <w:r>
        <w:fldChar w:fldCharType="end"/>
      </w:r>
      <w:bookmarkEnd w:id="101"/>
      <w:r>
        <w:t xml:space="preserve">. Therefore, equal budgets do not necessarily equate to equal 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34A6599" w14:textId="77777777" w:rsidR="002D4DF5" w:rsidRDefault="0089199E">
      <w:r>
        <w:t xml:space="preserve">All simulations were conducted using the R package GMSE (Duthie et al 2018, v0.6.2.0), and all associated analyses described below were conducted in R </w:t>
      </w:r>
      <w:r>
        <w:fldChar w:fldCharType="begin"/>
      </w:r>
      <w:r>
        <w:instrText>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w:instrText>
      </w:r>
      <w:r>
        <w:fldChar w:fldCharType="separate"/>
      </w:r>
      <w:bookmarkStart w:id="102" w:name="__Fieldmark__617_362668386"/>
      <w:r>
        <w:rPr>
          <w:rFonts w:cs="Calibri"/>
        </w:rPr>
        <w:t>(v4.0.4, R Core Team, 2021)</w:t>
      </w:r>
      <w:r>
        <w:fldChar w:fldCharType="end"/>
      </w:r>
      <w:bookmarkEnd w:id="102"/>
      <w:r>
        <w:t xml:space="preserve">. Relevant parameter values used in the simulations can be seen in the Supporting Information (section 3). </w:t>
      </w:r>
    </w:p>
    <w:p w14:paraId="68288F7F" w14:textId="77777777" w:rsidR="002D4DF5" w:rsidRDefault="0089199E">
      <w:pPr>
        <w:rPr>
          <w:u w:val="single"/>
        </w:rPr>
      </w:pPr>
      <w:r>
        <w:rPr>
          <w:u w:val="single"/>
        </w:rPr>
        <w:t>Scenario 1</w:t>
      </w:r>
    </w:p>
    <w:p w14:paraId="7715F112" w14:textId="77777777" w:rsidR="002D4DF5" w:rsidRDefault="0089199E">
      <w:r>
        <w:t xml:space="preserve">This scenario assumed that the manager budget does not change over the simulation period (Figure 2). This scenario was designed to represent a conservation landscape in which the authority has a regular and predictable </w:t>
      </w:r>
      <w:commentRangeStart w:id="103"/>
      <w:r>
        <w:t xml:space="preserve">budget </w:t>
      </w:r>
      <w:commentRangeEnd w:id="103"/>
      <w:r w:rsidR="00387B24">
        <w:rPr>
          <w:rStyle w:val="CommentReference"/>
        </w:rPr>
        <w:commentReference w:id="103"/>
      </w:r>
      <w:r>
        <w:t xml:space="preserve">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FCE3BFF" w14:textId="77777777" w:rsidR="002D4DF5" w:rsidRDefault="0089199E">
      <w:pPr>
        <w:rPr>
          <w:u w:val="single"/>
        </w:rPr>
      </w:pPr>
      <w:r>
        <w:rPr>
          <w:u w:val="single"/>
        </w:rPr>
        <w:t>Scenario 2</w:t>
      </w:r>
    </w:p>
    <w:p w14:paraId="45E0743D" w14:textId="7E33B965" w:rsidR="002D4DF5" w:rsidRDefault="0089199E">
      <w:r>
        <w:t>This scenario assumed that the budget available to the manager starts low but increases with increasing pressure on the landscape (Figure 2).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the other scenarios</w:t>
      </w:r>
      <w:r w:rsidR="00B8415A">
        <w:t xml:space="preserve"> (Table 1)</w:t>
      </w:r>
      <w:r>
        <w:t>.</w:t>
      </w:r>
    </w:p>
    <w:p w14:paraId="4ED81064" w14:textId="77777777" w:rsidR="002D4DF5" w:rsidRDefault="0089199E">
      <w:pPr>
        <w:rPr>
          <w:u w:val="single"/>
        </w:rPr>
      </w:pPr>
      <w:r>
        <w:rPr>
          <w:u w:val="single"/>
        </w:rPr>
        <w:t>Scenario 3</w:t>
      </w:r>
    </w:p>
    <w:p w14:paraId="75573C90" w14:textId="77777777" w:rsidR="005E13B1" w:rsidRDefault="0089199E">
      <w:r>
        <w:t>This scenario assumed that the budget available to the manager increases and decreases in a regular and predictable way, regardless of the changing pressure on the landscape (Figure 2). This scenario was designed to replicate a conservation landscape in which the management authority is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71FE0A91" w14:textId="05B46A1B" w:rsidR="002D4DF5" w:rsidRPr="00407D32" w:rsidRDefault="0089199E">
      <m:oMathPara>
        <m:oMathParaPr>
          <m:jc m:val="center"/>
        </m:oMathParaPr>
        <m:oMath>
          <m:r>
            <w:rPr>
              <w:rFonts w:ascii="Cambria Math" w:hAnsi="Cambria Math"/>
            </w:rPr>
            <m:t>MB=350×sin</m:t>
          </m:r>
          <m:d>
            <m:dPr>
              <m:ctrlPr>
                <w:rPr>
                  <w:rFonts w:ascii="Cambria Math" w:hAnsi="Cambria Math"/>
                </w:rPr>
              </m:ctrlPr>
            </m:dPr>
            <m:e>
              <m:r>
                <w:rPr>
                  <w:rFonts w:ascii="Cambria Math" w:hAnsi="Cambria Math"/>
                </w:rPr>
                <m:t>0.5t</m:t>
              </m:r>
            </m:e>
          </m:d>
          <m:r>
            <w:rPr>
              <w:rFonts w:ascii="Cambria Math" w:hAnsi="Cambria Math"/>
            </w:rPr>
            <m:t>+400</m:t>
          </m:r>
        </m:oMath>
      </m:oMathPara>
    </w:p>
    <w:p w14:paraId="39E845F3" w14:textId="77777777" w:rsidR="002D4DF5" w:rsidRDefault="0089199E">
      <w:r>
        <w:t xml:space="preserve">Where </w:t>
      </w:r>
      <w:r>
        <w:rPr>
          <w:i/>
          <w:iCs/>
        </w:rPr>
        <w:t>MB</w:t>
      </w:r>
      <w:r>
        <w:t xml:space="preserve"> is a vector of resulting manager budget values, and </w:t>
      </w:r>
      <w:r>
        <w:rPr>
          <w:i/>
          <w:iCs/>
        </w:rPr>
        <w:t>t</w:t>
      </w:r>
      <w:r>
        <w:t xml:space="preserve"> is a vector of time steps (1:50).</w:t>
      </w:r>
    </w:p>
    <w:p w14:paraId="1ED05D10" w14:textId="77777777" w:rsidR="002D4DF5" w:rsidRDefault="0089199E">
      <w:pPr>
        <w:rPr>
          <w:u w:val="single"/>
        </w:rPr>
      </w:pPr>
      <w:r>
        <w:rPr>
          <w:u w:val="single"/>
        </w:rPr>
        <w:t>Scenario 4</w:t>
      </w:r>
    </w:p>
    <w:p w14:paraId="379FD7F5" w14:textId="03E0B3BB" w:rsidR="00407D32" w:rsidRDefault="0089199E" w:rsidP="00D50C48">
      <w:r>
        <w:t xml:space="preserve">This scenario assumed that the budget available to the manager increased and decreased in unpredictable and irregular ways (Figure 2). This was to simulate a conservation landscape in which the management authority relies partly on grant funding for policy implementation, and so applies </w:t>
      </w:r>
      <w:r>
        <w:lastRenderedPageBreak/>
        <w:t>for a range of different grants which vary in size and duration but is not necessarily successful at any given time. This scenario assumes the management authority has some level of core funding, and so 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w:t>
      </w:r>
      <w:r w:rsidR="002C7AE9">
        <w:t xml:space="preserve"> used a Fourier series approach to create irregular curves by </w:t>
      </w:r>
      <w:r w:rsidR="00B8415A">
        <w:t>summing multiple</w:t>
      </w:r>
      <w:r w:rsidR="002C7AE9">
        <w:t xml:space="preserve"> sine waves of different</w:t>
      </w:r>
      <w:r w:rsidR="00AA1760">
        <w:t xml:space="preserve"> </w:t>
      </w:r>
      <w:r w:rsidR="002C7AE9">
        <w:t>frequency</w:t>
      </w:r>
      <w:r w:rsidR="00D84DC6">
        <w:t xml:space="preserve"> </w:t>
      </w:r>
      <w:r w:rsidR="00D84DC6" w:rsidRPr="00D84DC6">
        <w:t>(</w:t>
      </w:r>
      <m:oMath>
        <m:r>
          <w:rPr>
            <w:rFonts w:ascii="Cambria Math" w:hAnsi="Cambria Math"/>
          </w:rPr>
          <m:t>f</m:t>
        </m:r>
      </m:oMath>
      <w:r w:rsidR="00D84DC6" w:rsidRPr="00D84DC6">
        <w:t>)</w:t>
      </w:r>
      <w:r w:rsidR="002C7AE9">
        <w:t>, delay</w:t>
      </w:r>
      <w:r w:rsidR="00D84DC6">
        <w:t xml:space="preserve"> </w:t>
      </w:r>
      <w:r w:rsidR="00D84DC6" w:rsidRPr="00D84DC6">
        <w:t>(</w:t>
      </w:r>
      <m:oMath>
        <m:r>
          <w:rPr>
            <w:rFonts w:ascii="Cambria Math" w:hAnsi="Cambria Math"/>
          </w:rPr>
          <m:t>φ</m:t>
        </m:r>
      </m:oMath>
      <w:r w:rsidR="00D84DC6" w:rsidRPr="00D84DC6">
        <w:t>)</w:t>
      </w:r>
      <w:r w:rsidR="002C7AE9">
        <w:t>, and strength</w:t>
      </w:r>
      <w:r w:rsidR="00D84DC6">
        <w:t xml:space="preserve"> </w:t>
      </w:r>
      <w:r w:rsidR="00D84DC6" w:rsidRPr="00D84DC6">
        <w:t>(</w:t>
      </w:r>
      <m:oMath>
        <m:r>
          <w:rPr>
            <w:rFonts w:ascii="Cambria Math" w:hAnsi="Cambria Math"/>
          </w:rPr>
          <m:t>A</m:t>
        </m:r>
      </m:oMath>
      <w:r w:rsidR="00D84DC6" w:rsidRPr="00D84DC6">
        <w:t>)</w:t>
      </w:r>
      <w:r w:rsidR="002C7AE9">
        <w:t>. We</w:t>
      </w:r>
      <w:r>
        <w:t xml:space="preserve"> produced three sine waves</w:t>
      </w:r>
      <w:r w:rsidR="002C7AE9">
        <w:t xml:space="preserve"> for each replicate simulation</w:t>
      </w:r>
      <w:r>
        <w:t xml:space="preserve"> by randomly sampling values</w:t>
      </w:r>
      <w:r w:rsidR="00FF7073">
        <w:t xml:space="preserve"> for the above parameters (Supporting Information</w:t>
      </w:r>
      <w:r w:rsidR="00407D32">
        <w:t xml:space="preserve">). </w:t>
      </w:r>
      <w:r>
        <w:t xml:space="preserve">The three sine waves were </w:t>
      </w:r>
      <w:r w:rsidR="00407D32">
        <w:t>summed</w:t>
      </w:r>
      <w:r>
        <w:t xml:space="preserve"> to produce a random complex wave</w:t>
      </w:r>
      <w:r w:rsidR="00407D32">
        <w:t>, using,</w:t>
      </w:r>
    </w:p>
    <w:p w14:paraId="6F8426BB" w14:textId="54B0740D" w:rsidR="00407D32" w:rsidRPr="00407D32" w:rsidRDefault="00407D32" w:rsidP="00D50C48">
      <m:oMathPara>
        <m:oMathParaPr>
          <m:jc m:val="center"/>
        </m:oMathParaPr>
        <m:oMath>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C</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3</m:t>
              </m:r>
            </m:sup>
            <m:e>
              <m:sSub>
                <m:sSubPr>
                  <m:ctrlPr>
                    <w:rPr>
                      <w:rFonts w:ascii="Cambria Math" w:hAnsi="Cambria Math"/>
                    </w:rPr>
                  </m:ctrlPr>
                </m:sSubPr>
                <m:e>
                  <m:r>
                    <w:rPr>
                      <w:rFonts w:ascii="Cambria Math" w:hAnsi="Cambria Math"/>
                    </w:rPr>
                    <m:t>b</m:t>
                  </m:r>
                </m:e>
                <m:sub>
                  <m:r>
                    <w:rPr>
                      <w:rFonts w:ascii="Cambria Math" w:hAnsi="Cambria Math"/>
                    </w:rPr>
                    <m:t>i</m:t>
                  </m:r>
                </m:sub>
              </m:sSub>
            </m:e>
          </m:nary>
          <m:r>
            <m:rPr>
              <m:sty m:val="p"/>
            </m:rPr>
            <w:rPr>
              <w:rFonts w:ascii="Cambria Math" w:hAnsi="Cambria Math"/>
            </w:rPr>
            <m:t>(</m:t>
          </m:r>
          <m:r>
            <w:rPr>
              <w:rFonts w:ascii="Cambria Math" w:hAnsi="Cambria Math"/>
            </w:rPr>
            <m:t>t</m:t>
          </m:r>
          <m:r>
            <m:rPr>
              <m:sty m:val="p"/>
            </m:rPr>
            <w:rPr>
              <w:rFonts w:ascii="Cambria Math" w:hAnsi="Cambria Math"/>
            </w:rPr>
            <m:t>)</m:t>
          </m:r>
        </m:oMath>
      </m:oMathPara>
    </w:p>
    <w:p w14:paraId="20118AAE" w14:textId="26874456" w:rsidR="002D4DF5" w:rsidRPr="00407D32" w:rsidRDefault="00407D32" w:rsidP="00D50C48">
      <w:r>
        <w:t xml:space="preserve">Where </w:t>
      </w:r>
      <m:oMath>
        <m:r>
          <w:rPr>
            <w:rFonts w:ascii="Cambria Math" w:hAnsi="Cambria Math"/>
          </w:rPr>
          <m:t>B</m:t>
        </m:r>
        <m:r>
          <m:rPr>
            <m:sty m:val="p"/>
          </m:rPr>
          <w:rPr>
            <w:rFonts w:ascii="Cambria Math" w:hAnsi="Cambria Math"/>
          </w:rPr>
          <m:t>(</m:t>
        </m:r>
        <m:r>
          <w:rPr>
            <w:rFonts w:ascii="Cambria Math" w:hAnsi="Cambria Math"/>
          </w:rPr>
          <m:t>t</m:t>
        </m:r>
        <m:r>
          <m:rPr>
            <m:sty m:val="p"/>
          </m:rPr>
          <w:rPr>
            <w:rFonts w:ascii="Cambria Math" w:hAnsi="Cambria Math"/>
          </w:rPr>
          <m:t>)</m:t>
        </m:r>
      </m:oMath>
      <w:r>
        <w:rPr>
          <w:rFonts w:eastAsiaTheme="minorEastAsia"/>
        </w:rPr>
        <w:t xml:space="preserve"> is the manager budget at time </w:t>
      </w:r>
      <w:r>
        <w:rPr>
          <w:rFonts w:eastAsiaTheme="minorEastAsia"/>
          <w:i/>
          <w:iCs/>
        </w:rPr>
        <w:t>t</w:t>
      </w:r>
      <w:r>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i</m:t>
            </m:r>
          </m:sub>
        </m:sSub>
      </m:oMath>
      <w:r>
        <w:rPr>
          <w:rFonts w:eastAsiaTheme="minorEastAsia"/>
        </w:rPr>
        <w:t xml:space="preserve"> is sine wave </w:t>
      </w:r>
      <m:oMath>
        <m:r>
          <w:rPr>
            <w:rFonts w:ascii="Cambria Math" w:eastAsiaTheme="minorEastAsia" w:hAnsi="Cambria Math"/>
          </w:rPr>
          <m:t>i</m:t>
        </m:r>
      </m:oMath>
      <w:r>
        <w:rPr>
          <w:rFonts w:eastAsiaTheme="minorEastAsia"/>
        </w:rPr>
        <w:t xml:space="preserve"> at time </w:t>
      </w:r>
      <w:r>
        <w:rPr>
          <w:rFonts w:eastAsiaTheme="minorEastAsia"/>
          <w:i/>
          <w:iCs/>
        </w:rPr>
        <w:t xml:space="preserve">t, </w:t>
      </w:r>
      <w:r>
        <w:rPr>
          <w:rFonts w:eastAsiaTheme="minorEastAsia"/>
        </w:rPr>
        <w:t xml:space="preserve">and </w:t>
      </w:r>
      <w:r>
        <w:rPr>
          <w:rFonts w:eastAsiaTheme="minorEastAsia"/>
          <w:i/>
          <w:iCs/>
        </w:rPr>
        <w:t>C</w:t>
      </w:r>
      <w:r>
        <w:rPr>
          <w:rFonts w:eastAsiaTheme="minorEastAsia"/>
        </w:rPr>
        <w:t xml:space="preserve"> is a </w:t>
      </w:r>
      <w:proofErr w:type="gramStart"/>
      <w:r>
        <w:rPr>
          <w:rFonts w:eastAsiaTheme="minorEastAsia"/>
        </w:rPr>
        <w:t>constant.</w:t>
      </w:r>
      <w:proofErr w:type="gramEnd"/>
      <w:r>
        <w:rPr>
          <w:rFonts w:eastAsiaTheme="minorEastAsia"/>
        </w:rPr>
        <w:t xml:space="preserve"> </w:t>
      </w:r>
      <w:r w:rsidR="0089199E">
        <w:t xml:space="preserve">Each of the 100 replicates produced a different complex wave (Figure 2 shows 10 examples, see Supporting Information section 4 for all </w:t>
      </w:r>
      <w:r w:rsidR="00B8415A">
        <w:t>100</w:t>
      </w:r>
      <w:r w:rsidR="0089199E">
        <w:t xml:space="preserve"> waves used in the simulations). </w:t>
      </w:r>
    </w:p>
    <w:p w14:paraId="5C020B4D" w14:textId="77777777" w:rsidR="002D4DF5" w:rsidRDefault="0089199E">
      <w:pPr>
        <w:rPr>
          <w:u w:val="single"/>
        </w:rPr>
      </w:pPr>
      <w:r>
        <w:rPr>
          <w:u w:val="single"/>
        </w:rPr>
        <w:t>Scenario 5</w:t>
      </w:r>
    </w:p>
    <w:p w14:paraId="55787DDC" w14:textId="74F583C9" w:rsidR="002D4DF5" w:rsidRDefault="0089199E">
      <w:r>
        <w:t xml:space="preserve">This scenario is a more extreme example of scenario 4 and aimed to test the effect of increased variation and uncertainty in manager budgets on deforestation and system dynamics. We increased the range of the available values from which the frequencies and component strengths for the three sine waves could be sampled from, thus increasing the potential amplitude of each wave, and making the changes in wave frequency more extreme (Figure 2 shows 10 examples, see Supporting Information section 4 for all </w:t>
      </w:r>
      <w:r w:rsidR="00B8415A">
        <w:t>100</w:t>
      </w:r>
      <w:r>
        <w:t xml:space="preserve"> waves used in the simulations). To simulate this scenario, we produced a set of three random sine waves</w:t>
      </w:r>
      <w:r w:rsidR="00407D32">
        <w:t xml:space="preserve"> which</w:t>
      </w:r>
      <w:r>
        <w:t xml:space="preserve"> were used to produce a new complex wave for each replicate, using the same</w:t>
      </w:r>
      <w:r w:rsidR="00407D32">
        <w:t xml:space="preserve"> approach and</w:t>
      </w:r>
      <w:r>
        <w:t xml:space="preserve"> formula as in Scenario 4</w:t>
      </w:r>
      <w:r w:rsidR="00407D32">
        <w:t xml:space="preserve"> (Supporting Information)</w:t>
      </w:r>
      <w:r>
        <w:t xml:space="preserve">. </w:t>
      </w:r>
    </w:p>
    <w:p w14:paraId="0A81488D" w14:textId="77777777" w:rsidR="002D4DF5" w:rsidRDefault="0089199E">
      <w:pPr>
        <w:rPr>
          <w:u w:val="single"/>
        </w:rPr>
      </w:pPr>
      <w:r>
        <w:rPr>
          <w:u w:val="single"/>
        </w:rPr>
        <w:t xml:space="preserve">Standardisation </w:t>
      </w:r>
    </w:p>
    <w:p w14:paraId="1CC904B8" w14:textId="7807E730" w:rsidR="002D4DF5" w:rsidRDefault="0089199E">
      <w:r>
        <w:t xml:space="preserve">Manager budgets in Scenario 1 had a constant value which summed to 25,000 over the </w:t>
      </w:r>
      <w:proofErr w:type="gramStart"/>
      <w:r>
        <w:t>50 time</w:t>
      </w:r>
      <w:proofErr w:type="gramEnd"/>
      <w:r>
        <w:t xml:space="preserve"> steps, and for scenarios 2 to 5 we standardised the manager budge</w:t>
      </w:r>
      <w:commentRangeStart w:id="104"/>
      <w:commentRangeStart w:id="105"/>
      <w:r>
        <w:t>ts to 25,000, using,</w:t>
      </w:r>
      <w:commentRangeEnd w:id="104"/>
      <w:r>
        <w:commentReference w:id="104"/>
      </w:r>
      <w:commentRangeEnd w:id="105"/>
      <w:r w:rsidR="006668D0">
        <w:rPr>
          <w:rStyle w:val="CommentReference"/>
        </w:rPr>
        <w:commentReference w:id="105"/>
      </w:r>
    </w:p>
    <w:p w14:paraId="66C6C2DC" w14:textId="0913895B" w:rsidR="002D4DF5" w:rsidRPr="006668D0" w:rsidRDefault="0089199E">
      <w:pPr>
        <w:rPr>
          <w:sz w:val="24"/>
          <w:szCs w:val="24"/>
        </w:rPr>
      </w:pPr>
      <m:oMathPara>
        <m:oMathParaPr>
          <m:jc m:val="left"/>
        </m:oMathParaPr>
        <m:oMath>
          <m:r>
            <w:rPr>
              <w:rFonts w:ascii="Cambria Math" w:hAnsi="Cambria Math"/>
              <w:sz w:val="24"/>
              <w:szCs w:val="24"/>
            </w:rPr>
            <m:t>25000×</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50</m:t>
                  </m:r>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nary>
            </m:den>
          </m:f>
        </m:oMath>
      </m:oMathPara>
    </w:p>
    <w:p w14:paraId="722E5EB7" w14:textId="7CF38130" w:rsidR="002D4DF5" w:rsidRDefault="0089199E">
      <w:r>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the manager budget</w:t>
      </w:r>
      <w:r w:rsidR="006668D0">
        <w:t xml:space="preserve"> </w:t>
      </w:r>
      <m:oMath>
        <m:r>
          <w:rPr>
            <w:rFonts w:ascii="Cambria Math" w:hAnsi="Cambria Math"/>
          </w:rPr>
          <m:t>x</m:t>
        </m:r>
      </m:oMath>
      <w:r>
        <w:t xml:space="preserve"> </w:t>
      </w:r>
      <w:r w:rsidR="006668D0">
        <w:t xml:space="preserve">at time step </w:t>
      </w:r>
      <m:oMath>
        <m:r>
          <w:rPr>
            <w:rFonts w:ascii="Cambria Math" w:hAnsi="Cambria Math"/>
          </w:rPr>
          <m:t>i</m:t>
        </m:r>
      </m:oMath>
      <w:r>
        <w:t xml:space="preserve"> produced in the above </w:t>
      </w:r>
      <w:proofErr w:type="gramStart"/>
      <w:r>
        <w:t>sections.</w:t>
      </w:r>
      <w:proofErr w:type="gramEnd"/>
      <w:r>
        <w:t xml:space="preserve"> </w:t>
      </w:r>
    </w:p>
    <w:p w14:paraId="77F488CA" w14:textId="77777777" w:rsidR="002D4DF5" w:rsidRDefault="002D4DF5"/>
    <w:p w14:paraId="7B30A664" w14:textId="77777777" w:rsidR="002D4DF5" w:rsidRDefault="0089199E">
      <w:pPr>
        <w:rPr>
          <w:u w:val="single"/>
        </w:rPr>
      </w:pPr>
      <w:r>
        <w:rPr>
          <w:u w:val="single"/>
        </w:rPr>
        <w:t>Maximum harvest under maximum conflict</w:t>
      </w:r>
    </w:p>
    <w:p w14:paraId="146C31A8" w14:textId="5A6A14D0" w:rsidR="002D4DF5" w:rsidRDefault="0089199E">
      <w:r>
        <w:t>The maximum harvest under maximum conflict (MHMC) was calculated for each time step in each scenario to improve our understanding of the power dynamics between the manager and the communities. The MHMC is a single value for each time step that is based on the manager and user budgets at that time step. It is the maximum number of trees a user can harvest if the manager uses all their budget to reduce felling, and the user uses all their budget to fell trees. The manager uses 10 budget points to increase the cost of felling by 1. There is always a minimum cost of an action of 10. Therefore, the cost of an action for the user, assuming the manager is using all their budget to increase the cost of the action, will be,</w:t>
      </w:r>
    </w:p>
    <w:p w14:paraId="15B9C018" w14:textId="44F9A9C9" w:rsidR="002D4DF5" w:rsidRPr="006668D0" w:rsidRDefault="0089199E">
      <m:oMathPara>
        <m:oMathParaPr>
          <m:jc m:val="left"/>
        </m:oMathParaPr>
        <m:oMath>
          <m:r>
            <w:rPr>
              <w:rFonts w:ascii="Cambria Math" w:hAnsi="Cambria Math"/>
            </w:rPr>
            <w:lastRenderedPageBreak/>
            <m:t>nUA=</m:t>
          </m:r>
          <m:f>
            <m:fPr>
              <m:ctrlPr>
                <w:rPr>
                  <w:rFonts w:ascii="Cambria Math" w:hAnsi="Cambria Math"/>
                </w:rPr>
              </m:ctrlPr>
            </m:fPr>
            <m:num>
              <m:r>
                <w:rPr>
                  <w:rFonts w:ascii="Cambria Math" w:hAnsi="Cambria Math"/>
                </w:rPr>
                <m:t>CR</m:t>
              </m:r>
            </m:num>
            <m:den>
              <m:d>
                <m:dPr>
                  <m:ctrlPr>
                    <w:rPr>
                      <w:rFonts w:ascii="Cambria Math" w:hAnsi="Cambria Math"/>
                    </w:rPr>
                  </m:ctrlPr>
                </m:dPr>
                <m:e>
                  <m:f>
                    <m:fPr>
                      <m:ctrlPr>
                        <w:rPr>
                          <w:rFonts w:ascii="Cambria Math" w:hAnsi="Cambria Math"/>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120B05D4" w14:textId="4CE710F0" w:rsidR="002D4DF5" w:rsidRDefault="00B8415A">
      <w:r>
        <w:rPr>
          <w:rFonts w:eastAsiaTheme="minorEastAsia"/>
        </w:rPr>
        <w:t>where</w:t>
      </w:r>
      <w:r w:rsidR="0089199E">
        <w:rPr>
          <w:rFonts w:eastAsiaTheme="minorEastAsia"/>
        </w:rPr>
        <w:t xml:space="preserve"> </w:t>
      </w:r>
      <w:proofErr w:type="spellStart"/>
      <w:r w:rsidR="0089199E">
        <w:rPr>
          <w:rFonts w:eastAsiaTheme="minorEastAsia"/>
          <w:i/>
          <w:iCs/>
        </w:rPr>
        <w:t>nUA</w:t>
      </w:r>
      <w:proofErr w:type="spellEnd"/>
      <w:r w:rsidR="0089199E">
        <w:rPr>
          <w:rFonts w:eastAsiaTheme="minorEastAsia"/>
        </w:rPr>
        <w:t xml:space="preserve"> is the number of user actions (i.e., the number of trees felled), </w:t>
      </w:r>
      <w:r w:rsidR="0089199E">
        <w:rPr>
          <w:rFonts w:eastAsiaTheme="minorEastAsia"/>
          <w:i/>
          <w:iCs/>
        </w:rPr>
        <w:t>CR</w:t>
      </w:r>
      <w:r w:rsidR="0089199E">
        <w:rPr>
          <w:rFonts w:eastAsiaTheme="minorEastAsia"/>
        </w:rPr>
        <w:t xml:space="preserve"> is the community resources (user budget), and </w:t>
      </w:r>
      <w:r w:rsidR="0089199E">
        <w:rPr>
          <w:rFonts w:eastAsiaTheme="minorEastAsia"/>
          <w:i/>
          <w:iCs/>
        </w:rPr>
        <w:t>MB</w:t>
      </w:r>
      <w:r w:rsidR="0089199E">
        <w:rPr>
          <w:rFonts w:eastAsiaTheme="minorEastAsia"/>
        </w:rPr>
        <w:t xml:space="preserve"> is the manager budget. </w:t>
      </w:r>
    </w:p>
    <w:p w14:paraId="4BEB56D4" w14:textId="77777777" w:rsidR="002D4DF5" w:rsidRDefault="002D4DF5">
      <w:pPr>
        <w:sectPr w:rsidR="002D4DF5">
          <w:pgSz w:w="11906" w:h="16838"/>
          <w:pgMar w:top="1440" w:right="1440" w:bottom="1440" w:left="1440" w:header="0" w:footer="0" w:gutter="0"/>
          <w:cols w:space="720"/>
          <w:formProt w:val="0"/>
          <w:docGrid w:linePitch="360" w:charSpace="4096"/>
        </w:sectPr>
      </w:pPr>
    </w:p>
    <w:p w14:paraId="1E6EE16D" w14:textId="630EE7CB" w:rsidR="002D4DF5" w:rsidRDefault="0089199E">
      <w:r>
        <w:rPr>
          <w:b/>
          <w:bCs/>
          <w:sz w:val="20"/>
          <w:szCs w:val="20"/>
        </w:rPr>
        <w:lastRenderedPageBreak/>
        <w:t xml:space="preserve">Table 1. </w:t>
      </w:r>
      <w:r w:rsidR="003E28EC">
        <w:rPr>
          <w:b/>
          <w:bCs/>
          <w:sz w:val="20"/>
          <w:szCs w:val="20"/>
        </w:rPr>
        <w:t>D</w:t>
      </w:r>
      <w:r>
        <w:rPr>
          <w:b/>
          <w:bCs/>
          <w:sz w:val="20"/>
          <w:szCs w:val="20"/>
        </w:rPr>
        <w:t>etails of the five scenarios</w:t>
      </w:r>
      <w:r w:rsidR="003E28EC">
        <w:rPr>
          <w:b/>
          <w:bCs/>
          <w:sz w:val="20"/>
          <w:szCs w:val="20"/>
        </w:rPr>
        <w:t>. In all scenarios, the community resources started at a value of 2000 and increased with a slope of 75, resulting in a cumulative total of 191,875</w:t>
      </w:r>
    </w:p>
    <w:tbl>
      <w:tblPr>
        <w:tblStyle w:val="TableGrid"/>
        <w:tblW w:w="12333" w:type="dxa"/>
        <w:tblLook w:val="04A0" w:firstRow="1" w:lastRow="0" w:firstColumn="1" w:lastColumn="0" w:noHBand="0" w:noVBand="1"/>
      </w:tblPr>
      <w:tblGrid>
        <w:gridCol w:w="990"/>
        <w:gridCol w:w="6098"/>
        <w:gridCol w:w="2693"/>
        <w:gridCol w:w="2552"/>
      </w:tblGrid>
      <w:tr w:rsidR="003E28EC" w14:paraId="4DD1530E" w14:textId="77777777" w:rsidTr="003E28EC">
        <w:tc>
          <w:tcPr>
            <w:tcW w:w="990" w:type="dxa"/>
            <w:vMerge w:val="restart"/>
            <w:tcBorders>
              <w:top w:val="single" w:sz="12" w:space="0" w:color="000000"/>
              <w:left w:val="nil"/>
              <w:bottom w:val="nil"/>
              <w:right w:val="nil"/>
            </w:tcBorders>
            <w:shd w:val="clear" w:color="auto" w:fill="auto"/>
            <w:vAlign w:val="center"/>
          </w:tcPr>
          <w:p w14:paraId="1ECAE758" w14:textId="77777777" w:rsidR="003E28EC" w:rsidRDefault="003E28EC">
            <w:pPr>
              <w:spacing w:after="0" w:line="240" w:lineRule="auto"/>
              <w:jc w:val="center"/>
              <w:rPr>
                <w:b/>
                <w:bCs/>
                <w:sz w:val="20"/>
                <w:szCs w:val="20"/>
              </w:rPr>
            </w:pPr>
            <w:r>
              <w:rPr>
                <w:b/>
                <w:bCs/>
                <w:sz w:val="20"/>
                <w:szCs w:val="20"/>
              </w:rPr>
              <w:t>Scenario</w:t>
            </w:r>
          </w:p>
        </w:tc>
        <w:tc>
          <w:tcPr>
            <w:tcW w:w="6098" w:type="dxa"/>
            <w:vMerge w:val="restart"/>
            <w:tcBorders>
              <w:top w:val="single" w:sz="12" w:space="0" w:color="000000"/>
              <w:left w:val="nil"/>
              <w:bottom w:val="nil"/>
              <w:right w:val="nil"/>
            </w:tcBorders>
            <w:shd w:val="clear" w:color="auto" w:fill="auto"/>
            <w:vAlign w:val="center"/>
          </w:tcPr>
          <w:p w14:paraId="6919DF27" w14:textId="77777777" w:rsidR="003E28EC" w:rsidRDefault="003E28EC">
            <w:pPr>
              <w:spacing w:after="0" w:line="240" w:lineRule="auto"/>
              <w:jc w:val="center"/>
              <w:rPr>
                <w:b/>
                <w:bCs/>
                <w:sz w:val="20"/>
                <w:szCs w:val="20"/>
              </w:rPr>
            </w:pPr>
            <w:r>
              <w:rPr>
                <w:b/>
                <w:bCs/>
                <w:sz w:val="20"/>
                <w:szCs w:val="20"/>
              </w:rPr>
              <w:t>Description</w:t>
            </w:r>
          </w:p>
        </w:tc>
        <w:tc>
          <w:tcPr>
            <w:tcW w:w="5245" w:type="dxa"/>
            <w:gridSpan w:val="2"/>
            <w:tcBorders>
              <w:top w:val="single" w:sz="12" w:space="0" w:color="000000"/>
              <w:left w:val="nil"/>
              <w:bottom w:val="single" w:sz="6" w:space="0" w:color="000000"/>
              <w:right w:val="nil"/>
            </w:tcBorders>
            <w:shd w:val="clear" w:color="auto" w:fill="auto"/>
          </w:tcPr>
          <w:p w14:paraId="2092C040" w14:textId="77777777" w:rsidR="003E28EC" w:rsidRDefault="003E28EC">
            <w:pPr>
              <w:spacing w:after="0" w:line="240" w:lineRule="auto"/>
              <w:jc w:val="center"/>
              <w:rPr>
                <w:b/>
                <w:bCs/>
                <w:sz w:val="20"/>
                <w:szCs w:val="20"/>
              </w:rPr>
            </w:pPr>
            <w:r>
              <w:rPr>
                <w:b/>
                <w:bCs/>
                <w:sz w:val="20"/>
                <w:szCs w:val="20"/>
              </w:rPr>
              <w:t>Manager budget</w:t>
            </w:r>
          </w:p>
        </w:tc>
      </w:tr>
      <w:tr w:rsidR="003E28EC" w14:paraId="4DC88088" w14:textId="77777777" w:rsidTr="003E28EC">
        <w:tc>
          <w:tcPr>
            <w:tcW w:w="990" w:type="dxa"/>
            <w:vMerge/>
            <w:tcBorders>
              <w:top w:val="nil"/>
              <w:left w:val="nil"/>
              <w:bottom w:val="single" w:sz="12" w:space="0" w:color="000000"/>
              <w:right w:val="nil"/>
            </w:tcBorders>
            <w:shd w:val="clear" w:color="auto" w:fill="auto"/>
          </w:tcPr>
          <w:p w14:paraId="726C14D4" w14:textId="77777777" w:rsidR="003E28EC" w:rsidRDefault="003E28EC">
            <w:pPr>
              <w:spacing w:after="0" w:line="240" w:lineRule="auto"/>
              <w:jc w:val="center"/>
              <w:rPr>
                <w:b/>
                <w:bCs/>
                <w:sz w:val="20"/>
                <w:szCs w:val="20"/>
              </w:rPr>
            </w:pPr>
          </w:p>
        </w:tc>
        <w:tc>
          <w:tcPr>
            <w:tcW w:w="6098" w:type="dxa"/>
            <w:vMerge/>
            <w:tcBorders>
              <w:top w:val="nil"/>
              <w:left w:val="nil"/>
              <w:bottom w:val="single" w:sz="12" w:space="0" w:color="000000"/>
              <w:right w:val="nil"/>
            </w:tcBorders>
            <w:shd w:val="clear" w:color="auto" w:fill="auto"/>
          </w:tcPr>
          <w:p w14:paraId="3767F391" w14:textId="77777777" w:rsidR="003E28EC" w:rsidRDefault="003E28EC">
            <w:pPr>
              <w:spacing w:after="0" w:line="240" w:lineRule="auto"/>
              <w:jc w:val="center"/>
              <w:rPr>
                <w:b/>
                <w:bCs/>
                <w:sz w:val="20"/>
                <w:szCs w:val="20"/>
              </w:rPr>
            </w:pPr>
          </w:p>
        </w:tc>
        <w:tc>
          <w:tcPr>
            <w:tcW w:w="2693" w:type="dxa"/>
            <w:tcBorders>
              <w:top w:val="single" w:sz="6" w:space="0" w:color="000000"/>
              <w:left w:val="nil"/>
              <w:bottom w:val="single" w:sz="12" w:space="0" w:color="000000"/>
              <w:right w:val="nil"/>
            </w:tcBorders>
            <w:shd w:val="clear" w:color="auto" w:fill="auto"/>
          </w:tcPr>
          <w:p w14:paraId="29F7C08B" w14:textId="77777777" w:rsidR="003E28EC" w:rsidRDefault="003E28EC">
            <w:pPr>
              <w:spacing w:after="0" w:line="240" w:lineRule="auto"/>
              <w:jc w:val="center"/>
              <w:rPr>
                <w:b/>
                <w:bCs/>
                <w:sz w:val="20"/>
                <w:szCs w:val="20"/>
              </w:rPr>
            </w:pPr>
            <w:r>
              <w:rPr>
                <w:b/>
                <w:bCs/>
                <w:sz w:val="20"/>
                <w:szCs w:val="20"/>
              </w:rPr>
              <w:t>Starting value</w:t>
            </w:r>
          </w:p>
        </w:tc>
        <w:tc>
          <w:tcPr>
            <w:tcW w:w="2552" w:type="dxa"/>
            <w:tcBorders>
              <w:top w:val="single" w:sz="6" w:space="0" w:color="000000"/>
              <w:left w:val="nil"/>
              <w:bottom w:val="single" w:sz="12" w:space="0" w:color="000000"/>
              <w:right w:val="nil"/>
            </w:tcBorders>
            <w:shd w:val="clear" w:color="auto" w:fill="auto"/>
          </w:tcPr>
          <w:p w14:paraId="20A2572F" w14:textId="77777777" w:rsidR="003E28EC" w:rsidRDefault="003E28EC">
            <w:pPr>
              <w:spacing w:after="0" w:line="240" w:lineRule="auto"/>
              <w:jc w:val="center"/>
              <w:rPr>
                <w:b/>
                <w:bCs/>
                <w:sz w:val="20"/>
                <w:szCs w:val="20"/>
              </w:rPr>
            </w:pPr>
            <w:r>
              <w:rPr>
                <w:b/>
                <w:bCs/>
                <w:sz w:val="20"/>
                <w:szCs w:val="20"/>
              </w:rPr>
              <w:t>Total cumulative budget</w:t>
            </w:r>
          </w:p>
        </w:tc>
      </w:tr>
      <w:tr w:rsidR="003E28EC" w14:paraId="09E8D15C" w14:textId="77777777" w:rsidTr="003E28EC">
        <w:tc>
          <w:tcPr>
            <w:tcW w:w="990" w:type="dxa"/>
            <w:tcBorders>
              <w:top w:val="single" w:sz="12" w:space="0" w:color="000000"/>
              <w:left w:val="nil"/>
              <w:bottom w:val="nil"/>
              <w:right w:val="nil"/>
            </w:tcBorders>
            <w:shd w:val="clear" w:color="auto" w:fill="auto"/>
          </w:tcPr>
          <w:p w14:paraId="1FF7BEEB" w14:textId="77777777" w:rsidR="003E28EC" w:rsidRDefault="003E28EC">
            <w:pPr>
              <w:spacing w:after="0" w:line="240" w:lineRule="auto"/>
              <w:rPr>
                <w:sz w:val="20"/>
                <w:szCs w:val="20"/>
              </w:rPr>
            </w:pPr>
            <w:r>
              <w:rPr>
                <w:sz w:val="20"/>
                <w:szCs w:val="20"/>
              </w:rPr>
              <w:t>1</w:t>
            </w:r>
          </w:p>
        </w:tc>
        <w:tc>
          <w:tcPr>
            <w:tcW w:w="6098" w:type="dxa"/>
            <w:tcBorders>
              <w:top w:val="single" w:sz="12" w:space="0" w:color="000000"/>
              <w:left w:val="nil"/>
              <w:bottom w:val="nil"/>
              <w:right w:val="nil"/>
            </w:tcBorders>
            <w:shd w:val="clear" w:color="auto" w:fill="auto"/>
          </w:tcPr>
          <w:p w14:paraId="7E640B38" w14:textId="77777777" w:rsidR="003E28EC" w:rsidRDefault="003E28EC">
            <w:pPr>
              <w:spacing w:after="0" w:line="240" w:lineRule="auto"/>
              <w:rPr>
                <w:sz w:val="20"/>
                <w:szCs w:val="20"/>
              </w:rPr>
            </w:pPr>
            <w:r>
              <w:rPr>
                <w:sz w:val="20"/>
                <w:szCs w:val="20"/>
              </w:rPr>
              <w:t xml:space="preserve">Manager budget remains constant (i.e., does not increase) over time. Community resources increases linearly </w:t>
            </w:r>
          </w:p>
        </w:tc>
        <w:tc>
          <w:tcPr>
            <w:tcW w:w="2693" w:type="dxa"/>
            <w:tcBorders>
              <w:top w:val="single" w:sz="12" w:space="0" w:color="000000"/>
              <w:left w:val="nil"/>
              <w:bottom w:val="nil"/>
              <w:right w:val="nil"/>
            </w:tcBorders>
            <w:shd w:val="clear" w:color="auto" w:fill="auto"/>
          </w:tcPr>
          <w:p w14:paraId="5F0F58FB" w14:textId="77777777" w:rsidR="003E28EC" w:rsidRDefault="003E28EC">
            <w:pPr>
              <w:spacing w:after="0" w:line="240" w:lineRule="auto"/>
              <w:jc w:val="center"/>
              <w:rPr>
                <w:sz w:val="20"/>
                <w:szCs w:val="20"/>
              </w:rPr>
            </w:pPr>
            <w:r>
              <w:rPr>
                <w:sz w:val="20"/>
                <w:szCs w:val="20"/>
              </w:rPr>
              <w:t>500</w:t>
            </w:r>
          </w:p>
        </w:tc>
        <w:tc>
          <w:tcPr>
            <w:tcW w:w="2552" w:type="dxa"/>
            <w:tcBorders>
              <w:top w:val="single" w:sz="12" w:space="0" w:color="000000"/>
              <w:left w:val="nil"/>
              <w:bottom w:val="nil"/>
              <w:right w:val="nil"/>
            </w:tcBorders>
            <w:shd w:val="clear" w:color="auto" w:fill="auto"/>
          </w:tcPr>
          <w:p w14:paraId="6AD575EA" w14:textId="77777777" w:rsidR="003E28EC" w:rsidRDefault="003E28EC">
            <w:pPr>
              <w:spacing w:after="0" w:line="240" w:lineRule="auto"/>
              <w:jc w:val="center"/>
              <w:rPr>
                <w:sz w:val="20"/>
                <w:szCs w:val="20"/>
              </w:rPr>
            </w:pPr>
            <w:r>
              <w:rPr>
                <w:sz w:val="20"/>
                <w:szCs w:val="20"/>
              </w:rPr>
              <w:t>25,000</w:t>
            </w:r>
          </w:p>
        </w:tc>
      </w:tr>
      <w:tr w:rsidR="003E28EC" w14:paraId="2AA9E609" w14:textId="77777777" w:rsidTr="003E28EC">
        <w:tc>
          <w:tcPr>
            <w:tcW w:w="990" w:type="dxa"/>
            <w:tcBorders>
              <w:top w:val="nil"/>
              <w:left w:val="nil"/>
              <w:bottom w:val="nil"/>
              <w:right w:val="nil"/>
            </w:tcBorders>
            <w:shd w:val="clear" w:color="auto" w:fill="auto"/>
          </w:tcPr>
          <w:p w14:paraId="43B47CC8" w14:textId="77777777" w:rsidR="003E28EC" w:rsidRDefault="003E28EC">
            <w:pPr>
              <w:spacing w:after="0" w:line="240" w:lineRule="auto"/>
              <w:rPr>
                <w:sz w:val="20"/>
                <w:szCs w:val="20"/>
              </w:rPr>
            </w:pPr>
            <w:r>
              <w:rPr>
                <w:sz w:val="20"/>
                <w:szCs w:val="20"/>
              </w:rPr>
              <w:t>2</w:t>
            </w:r>
          </w:p>
        </w:tc>
        <w:tc>
          <w:tcPr>
            <w:tcW w:w="6098" w:type="dxa"/>
            <w:tcBorders>
              <w:top w:val="nil"/>
              <w:left w:val="nil"/>
              <w:bottom w:val="nil"/>
              <w:right w:val="nil"/>
            </w:tcBorders>
            <w:shd w:val="clear" w:color="auto" w:fill="auto"/>
          </w:tcPr>
          <w:p w14:paraId="7E23CDA2" w14:textId="77777777" w:rsidR="003E28EC" w:rsidRDefault="003E28EC">
            <w:pPr>
              <w:spacing w:after="0" w:line="240" w:lineRule="auto"/>
              <w:rPr>
                <w:sz w:val="20"/>
                <w:szCs w:val="20"/>
              </w:rPr>
            </w:pPr>
            <w:r>
              <w:rPr>
                <w:sz w:val="20"/>
                <w:szCs w:val="20"/>
              </w:rPr>
              <w:t>Manager budget increases linearly, reflecting a regular and predictable increase in resources over time. Community resources increase linearly</w:t>
            </w:r>
          </w:p>
        </w:tc>
        <w:tc>
          <w:tcPr>
            <w:tcW w:w="2693" w:type="dxa"/>
            <w:tcBorders>
              <w:top w:val="nil"/>
              <w:left w:val="nil"/>
              <w:bottom w:val="nil"/>
              <w:right w:val="nil"/>
            </w:tcBorders>
            <w:shd w:val="clear" w:color="auto" w:fill="auto"/>
          </w:tcPr>
          <w:p w14:paraId="3E94BCE8" w14:textId="77777777" w:rsidR="003E28EC" w:rsidRDefault="003E28EC">
            <w:pPr>
              <w:spacing w:after="0" w:line="240" w:lineRule="auto"/>
              <w:jc w:val="center"/>
              <w:rPr>
                <w:sz w:val="20"/>
                <w:szCs w:val="20"/>
              </w:rPr>
            </w:pPr>
            <w:r>
              <w:rPr>
                <w:sz w:val="20"/>
                <w:szCs w:val="20"/>
              </w:rPr>
              <w:t>126.9</w:t>
            </w:r>
          </w:p>
        </w:tc>
        <w:tc>
          <w:tcPr>
            <w:tcW w:w="2552" w:type="dxa"/>
            <w:tcBorders>
              <w:top w:val="nil"/>
              <w:left w:val="nil"/>
              <w:bottom w:val="nil"/>
              <w:right w:val="nil"/>
            </w:tcBorders>
            <w:shd w:val="clear" w:color="auto" w:fill="auto"/>
          </w:tcPr>
          <w:p w14:paraId="6B1FF043" w14:textId="77777777" w:rsidR="003E28EC" w:rsidRDefault="003E28EC">
            <w:pPr>
              <w:spacing w:after="0" w:line="240" w:lineRule="auto"/>
              <w:jc w:val="center"/>
              <w:rPr>
                <w:sz w:val="20"/>
                <w:szCs w:val="20"/>
              </w:rPr>
            </w:pPr>
            <w:r>
              <w:rPr>
                <w:sz w:val="20"/>
                <w:szCs w:val="20"/>
              </w:rPr>
              <w:t>25,000</w:t>
            </w:r>
          </w:p>
        </w:tc>
      </w:tr>
      <w:tr w:rsidR="003E28EC" w14:paraId="19B0BB58" w14:textId="77777777" w:rsidTr="003E28EC">
        <w:tc>
          <w:tcPr>
            <w:tcW w:w="990" w:type="dxa"/>
            <w:tcBorders>
              <w:top w:val="nil"/>
              <w:left w:val="nil"/>
              <w:bottom w:val="nil"/>
              <w:right w:val="nil"/>
            </w:tcBorders>
            <w:shd w:val="clear" w:color="auto" w:fill="auto"/>
          </w:tcPr>
          <w:p w14:paraId="52EAA1F0" w14:textId="77777777" w:rsidR="003E28EC" w:rsidRDefault="003E28EC">
            <w:pPr>
              <w:spacing w:after="0" w:line="240" w:lineRule="auto"/>
              <w:rPr>
                <w:sz w:val="20"/>
                <w:szCs w:val="20"/>
              </w:rPr>
            </w:pPr>
            <w:r>
              <w:rPr>
                <w:sz w:val="20"/>
                <w:szCs w:val="20"/>
              </w:rPr>
              <w:t>3</w:t>
            </w:r>
          </w:p>
        </w:tc>
        <w:tc>
          <w:tcPr>
            <w:tcW w:w="6098" w:type="dxa"/>
            <w:tcBorders>
              <w:top w:val="nil"/>
              <w:left w:val="nil"/>
              <w:bottom w:val="nil"/>
              <w:right w:val="nil"/>
            </w:tcBorders>
            <w:shd w:val="clear" w:color="auto" w:fill="auto"/>
          </w:tcPr>
          <w:p w14:paraId="0E5356A6" w14:textId="77777777" w:rsidR="003E28EC" w:rsidRDefault="003E28EC">
            <w:pPr>
              <w:spacing w:after="0" w:line="240" w:lineRule="auto"/>
              <w:rPr>
                <w:sz w:val="20"/>
                <w:szCs w:val="20"/>
              </w:rPr>
            </w:pPr>
            <w:r>
              <w:rPr>
                <w:sz w:val="20"/>
                <w:szCs w:val="20"/>
              </w:rPr>
              <w:t>Manager budget increases and decreases in a predictable way, reflecting reliable funding cycles. Community resources increases linearly</w:t>
            </w:r>
          </w:p>
        </w:tc>
        <w:tc>
          <w:tcPr>
            <w:tcW w:w="2693" w:type="dxa"/>
            <w:tcBorders>
              <w:top w:val="nil"/>
              <w:left w:val="nil"/>
              <w:bottom w:val="nil"/>
              <w:right w:val="nil"/>
            </w:tcBorders>
            <w:shd w:val="clear" w:color="auto" w:fill="auto"/>
          </w:tcPr>
          <w:p w14:paraId="2E2FC558" w14:textId="77777777" w:rsidR="003E28EC" w:rsidRDefault="003E28EC">
            <w:pPr>
              <w:spacing w:after="0" w:line="240" w:lineRule="auto"/>
              <w:jc w:val="center"/>
              <w:rPr>
                <w:sz w:val="20"/>
                <w:szCs w:val="20"/>
              </w:rPr>
            </w:pPr>
            <w:r>
              <w:rPr>
                <w:sz w:val="20"/>
                <w:szCs w:val="20"/>
              </w:rPr>
              <w:t>499.3</w:t>
            </w:r>
          </w:p>
        </w:tc>
        <w:tc>
          <w:tcPr>
            <w:tcW w:w="2552" w:type="dxa"/>
            <w:tcBorders>
              <w:top w:val="nil"/>
              <w:left w:val="nil"/>
              <w:bottom w:val="nil"/>
              <w:right w:val="nil"/>
            </w:tcBorders>
            <w:shd w:val="clear" w:color="auto" w:fill="auto"/>
          </w:tcPr>
          <w:p w14:paraId="79B28CCB" w14:textId="77777777" w:rsidR="003E28EC" w:rsidRDefault="003E28EC">
            <w:pPr>
              <w:spacing w:after="0" w:line="240" w:lineRule="auto"/>
              <w:jc w:val="center"/>
              <w:rPr>
                <w:sz w:val="20"/>
                <w:szCs w:val="20"/>
              </w:rPr>
            </w:pPr>
            <w:r>
              <w:rPr>
                <w:sz w:val="20"/>
                <w:szCs w:val="20"/>
              </w:rPr>
              <w:t>25,000</w:t>
            </w:r>
          </w:p>
        </w:tc>
      </w:tr>
      <w:tr w:rsidR="003E28EC" w14:paraId="56549D12" w14:textId="77777777" w:rsidTr="003E28EC">
        <w:tc>
          <w:tcPr>
            <w:tcW w:w="990" w:type="dxa"/>
            <w:tcBorders>
              <w:top w:val="nil"/>
              <w:left w:val="nil"/>
              <w:bottom w:val="nil"/>
              <w:right w:val="nil"/>
            </w:tcBorders>
            <w:shd w:val="clear" w:color="auto" w:fill="auto"/>
          </w:tcPr>
          <w:p w14:paraId="2C0FD0F3" w14:textId="77777777" w:rsidR="003E28EC" w:rsidRDefault="003E28EC">
            <w:pPr>
              <w:spacing w:after="0" w:line="240" w:lineRule="auto"/>
              <w:rPr>
                <w:sz w:val="20"/>
                <w:szCs w:val="20"/>
              </w:rPr>
            </w:pPr>
            <w:r>
              <w:rPr>
                <w:sz w:val="20"/>
                <w:szCs w:val="20"/>
              </w:rPr>
              <w:t>4</w:t>
            </w:r>
          </w:p>
        </w:tc>
        <w:tc>
          <w:tcPr>
            <w:tcW w:w="6098" w:type="dxa"/>
            <w:tcBorders>
              <w:top w:val="nil"/>
              <w:left w:val="nil"/>
              <w:bottom w:val="nil"/>
              <w:right w:val="nil"/>
            </w:tcBorders>
            <w:shd w:val="clear" w:color="auto" w:fill="auto"/>
          </w:tcPr>
          <w:p w14:paraId="75CFB3AB" w14:textId="77777777" w:rsidR="003E28EC" w:rsidRDefault="003E28EC">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nil"/>
              <w:right w:val="nil"/>
            </w:tcBorders>
            <w:shd w:val="clear" w:color="auto" w:fill="auto"/>
          </w:tcPr>
          <w:p w14:paraId="3C2CAC92" w14:textId="77777777" w:rsidR="003E28EC" w:rsidRDefault="003E28EC">
            <w:pPr>
              <w:spacing w:after="0" w:line="240" w:lineRule="auto"/>
              <w:jc w:val="center"/>
              <w:rPr>
                <w:sz w:val="20"/>
                <w:szCs w:val="20"/>
              </w:rPr>
            </w:pPr>
            <w:r>
              <w:rPr>
                <w:sz w:val="20"/>
                <w:szCs w:val="20"/>
              </w:rPr>
              <w:t>Variable</w:t>
            </w:r>
          </w:p>
        </w:tc>
        <w:tc>
          <w:tcPr>
            <w:tcW w:w="2552" w:type="dxa"/>
            <w:tcBorders>
              <w:top w:val="nil"/>
              <w:left w:val="nil"/>
              <w:bottom w:val="nil"/>
              <w:right w:val="nil"/>
            </w:tcBorders>
            <w:shd w:val="clear" w:color="auto" w:fill="auto"/>
          </w:tcPr>
          <w:p w14:paraId="18E523D9" w14:textId="77777777" w:rsidR="003E28EC" w:rsidRDefault="003E28EC">
            <w:pPr>
              <w:spacing w:after="0" w:line="240" w:lineRule="auto"/>
              <w:jc w:val="center"/>
              <w:rPr>
                <w:sz w:val="20"/>
                <w:szCs w:val="20"/>
              </w:rPr>
            </w:pPr>
            <w:r>
              <w:rPr>
                <w:sz w:val="20"/>
                <w:szCs w:val="20"/>
              </w:rPr>
              <w:t>25,000</w:t>
            </w:r>
          </w:p>
        </w:tc>
      </w:tr>
      <w:tr w:rsidR="003E28EC" w14:paraId="5C331504" w14:textId="77777777" w:rsidTr="003E28EC">
        <w:tc>
          <w:tcPr>
            <w:tcW w:w="990" w:type="dxa"/>
            <w:tcBorders>
              <w:top w:val="nil"/>
              <w:left w:val="nil"/>
              <w:bottom w:val="single" w:sz="12" w:space="0" w:color="000000"/>
              <w:right w:val="nil"/>
            </w:tcBorders>
            <w:shd w:val="clear" w:color="auto" w:fill="auto"/>
          </w:tcPr>
          <w:p w14:paraId="071A8CFD" w14:textId="77777777" w:rsidR="003E28EC" w:rsidRDefault="003E28EC">
            <w:pPr>
              <w:spacing w:after="0" w:line="240" w:lineRule="auto"/>
              <w:rPr>
                <w:sz w:val="20"/>
                <w:szCs w:val="20"/>
              </w:rPr>
            </w:pPr>
            <w:r>
              <w:rPr>
                <w:sz w:val="20"/>
                <w:szCs w:val="20"/>
              </w:rPr>
              <w:t>5</w:t>
            </w:r>
          </w:p>
        </w:tc>
        <w:tc>
          <w:tcPr>
            <w:tcW w:w="6098" w:type="dxa"/>
            <w:tcBorders>
              <w:top w:val="nil"/>
              <w:left w:val="nil"/>
              <w:bottom w:val="single" w:sz="12" w:space="0" w:color="000000"/>
              <w:right w:val="nil"/>
            </w:tcBorders>
            <w:shd w:val="clear" w:color="auto" w:fill="auto"/>
          </w:tcPr>
          <w:p w14:paraId="209F8A66" w14:textId="77777777" w:rsidR="003E28EC" w:rsidRDefault="003E28EC">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single" w:sz="12" w:space="0" w:color="000000"/>
              <w:right w:val="nil"/>
            </w:tcBorders>
            <w:shd w:val="clear" w:color="auto" w:fill="auto"/>
          </w:tcPr>
          <w:p w14:paraId="238D1F48" w14:textId="77777777" w:rsidR="003E28EC" w:rsidRDefault="003E28EC">
            <w:pPr>
              <w:spacing w:after="0" w:line="240" w:lineRule="auto"/>
              <w:jc w:val="center"/>
              <w:rPr>
                <w:sz w:val="20"/>
                <w:szCs w:val="20"/>
              </w:rPr>
            </w:pPr>
            <w:r>
              <w:rPr>
                <w:sz w:val="20"/>
                <w:szCs w:val="20"/>
              </w:rPr>
              <w:t>Variable</w:t>
            </w:r>
          </w:p>
        </w:tc>
        <w:tc>
          <w:tcPr>
            <w:tcW w:w="2552" w:type="dxa"/>
            <w:tcBorders>
              <w:top w:val="nil"/>
              <w:left w:val="nil"/>
              <w:bottom w:val="single" w:sz="12" w:space="0" w:color="000000"/>
              <w:right w:val="nil"/>
            </w:tcBorders>
            <w:shd w:val="clear" w:color="auto" w:fill="auto"/>
          </w:tcPr>
          <w:p w14:paraId="77F5D7C8" w14:textId="77777777" w:rsidR="003E28EC" w:rsidRDefault="003E28EC">
            <w:pPr>
              <w:spacing w:after="0" w:line="240" w:lineRule="auto"/>
              <w:jc w:val="center"/>
              <w:rPr>
                <w:sz w:val="20"/>
                <w:szCs w:val="20"/>
              </w:rPr>
            </w:pPr>
            <w:r>
              <w:rPr>
                <w:sz w:val="20"/>
                <w:szCs w:val="20"/>
              </w:rPr>
              <w:t>25,000</w:t>
            </w:r>
          </w:p>
        </w:tc>
      </w:tr>
    </w:tbl>
    <w:p w14:paraId="2EBA1318" w14:textId="77777777" w:rsidR="002D4DF5" w:rsidRDefault="002D4DF5"/>
    <w:p w14:paraId="337B54FD" w14:textId="77777777" w:rsidR="002D4DF5" w:rsidRDefault="002D4DF5"/>
    <w:p w14:paraId="1D783C83" w14:textId="77777777" w:rsidR="002D4DF5" w:rsidRDefault="002D4DF5"/>
    <w:p w14:paraId="28B635D3" w14:textId="77777777" w:rsidR="002D4DF5" w:rsidRDefault="002D4DF5">
      <w:pPr>
        <w:sectPr w:rsidR="002D4DF5">
          <w:pgSz w:w="16838" w:h="11906" w:orient="landscape"/>
          <w:pgMar w:top="1440" w:right="1440" w:bottom="1440" w:left="1440" w:header="0" w:footer="0" w:gutter="0"/>
          <w:cols w:space="720"/>
          <w:formProt w:val="0"/>
          <w:docGrid w:linePitch="360" w:charSpace="4096"/>
        </w:sectPr>
      </w:pPr>
    </w:p>
    <w:p w14:paraId="713B9706" w14:textId="77777777" w:rsidR="002D4DF5" w:rsidRDefault="0089199E">
      <w:r>
        <w:rPr>
          <w:noProof/>
        </w:rPr>
        <w:lastRenderedPageBreak/>
        <w:drawing>
          <wp:anchor distT="0" distB="0" distL="114300" distR="118110" simplePos="0" relativeHeight="2" behindDoc="1" locked="0" layoutInCell="1" allowOverlap="1" wp14:anchorId="03D52E91" wp14:editId="24681ED5">
            <wp:simplePos x="0" y="0"/>
            <wp:positionH relativeFrom="column">
              <wp:posOffset>-276225</wp:posOffset>
            </wp:positionH>
            <wp:positionV relativeFrom="paragraph">
              <wp:posOffset>-266700</wp:posOffset>
            </wp:positionV>
            <wp:extent cx="6720840" cy="4800600"/>
            <wp:effectExtent l="0" t="0" r="0" b="0"/>
            <wp:wrapNone/>
            <wp:docPr id="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10;&#10;Description automatically generated"/>
                    <pic:cNvPicPr>
                      <a:picLocks noChangeAspect="1" noChangeArrowheads="1"/>
                    </pic:cNvPicPr>
                  </pic:nvPicPr>
                  <pic:blipFill>
                    <a:blip r:embed="rId11"/>
                    <a:stretch>
                      <a:fillRect/>
                    </a:stretch>
                  </pic:blipFill>
                  <pic:spPr bwMode="auto">
                    <a:xfrm>
                      <a:off x="0" y="0"/>
                      <a:ext cx="6720840" cy="4800600"/>
                    </a:xfrm>
                    <a:prstGeom prst="rect">
                      <a:avLst/>
                    </a:prstGeom>
                  </pic:spPr>
                </pic:pic>
              </a:graphicData>
            </a:graphic>
          </wp:anchor>
        </w:drawing>
      </w:r>
    </w:p>
    <w:p w14:paraId="161DA3F0" w14:textId="77777777" w:rsidR="002D4DF5" w:rsidRDefault="002D4DF5"/>
    <w:p w14:paraId="0A26F140" w14:textId="77777777" w:rsidR="002D4DF5" w:rsidRDefault="002D4DF5"/>
    <w:p w14:paraId="1301ED88" w14:textId="77777777" w:rsidR="002D4DF5" w:rsidRDefault="002D4DF5"/>
    <w:p w14:paraId="4C02469C" w14:textId="77777777" w:rsidR="002D4DF5" w:rsidRDefault="002D4DF5"/>
    <w:p w14:paraId="0E5B9E19" w14:textId="77777777" w:rsidR="002D4DF5" w:rsidRDefault="002D4DF5"/>
    <w:p w14:paraId="6BCCED3C" w14:textId="77777777" w:rsidR="002D4DF5" w:rsidRDefault="002D4DF5"/>
    <w:p w14:paraId="2FB613EE" w14:textId="77777777" w:rsidR="002D4DF5" w:rsidRDefault="002D4DF5"/>
    <w:p w14:paraId="7727521F" w14:textId="77777777" w:rsidR="002D4DF5" w:rsidRDefault="002D4DF5"/>
    <w:p w14:paraId="3A866619" w14:textId="77777777" w:rsidR="002D4DF5" w:rsidRDefault="002D4DF5"/>
    <w:p w14:paraId="5107AA38" w14:textId="77777777" w:rsidR="002D4DF5" w:rsidRDefault="002D4DF5"/>
    <w:p w14:paraId="2E19F7B8" w14:textId="77777777" w:rsidR="002D4DF5" w:rsidRDefault="002D4DF5"/>
    <w:p w14:paraId="35410B5C" w14:textId="77777777" w:rsidR="002D4DF5" w:rsidRDefault="002D4DF5"/>
    <w:p w14:paraId="1B5DA722" w14:textId="77777777" w:rsidR="002D4DF5" w:rsidRDefault="002D4DF5"/>
    <w:p w14:paraId="72E18D9A" w14:textId="77777777" w:rsidR="002D4DF5" w:rsidRDefault="002D4DF5"/>
    <w:p w14:paraId="52024D5F" w14:textId="77777777" w:rsidR="002D4DF5" w:rsidRDefault="002D4DF5"/>
    <w:p w14:paraId="3D5F1C3D" w14:textId="77777777" w:rsidR="002D4DF5" w:rsidRDefault="0089199E">
      <w:pPr>
        <w:rPr>
          <w:b/>
          <w:bCs/>
          <w:sz w:val="20"/>
          <w:szCs w:val="20"/>
        </w:rPr>
      </w:pPr>
      <w:r>
        <w:rPr>
          <w:b/>
          <w:bCs/>
          <w:sz w:val="20"/>
          <w:szCs w:val="20"/>
        </w:rPr>
        <w:t>Figure 2. Manager budgets and community resources (user budget) for the five scenarios. Scenarios 4 and 5 have a different manager budget for each replicate simulation, and so this figure shows 10 examples for each.</w:t>
      </w:r>
    </w:p>
    <w:p w14:paraId="04CB2B21" w14:textId="77777777" w:rsidR="002D4DF5" w:rsidRDefault="002D4DF5"/>
    <w:p w14:paraId="014231BC" w14:textId="77777777" w:rsidR="002D4DF5" w:rsidRDefault="0089199E">
      <w:pPr>
        <w:rPr>
          <w:b/>
          <w:bCs/>
        </w:rPr>
      </w:pPr>
      <w:r>
        <w:rPr>
          <w:b/>
          <w:bCs/>
        </w:rPr>
        <w:t xml:space="preserve">Results </w:t>
      </w:r>
    </w:p>
    <w:p w14:paraId="637ABB3B" w14:textId="77777777" w:rsidR="002D4DF5" w:rsidRDefault="0089199E">
      <w:r>
        <w:t xml:space="preserve">The parameter settings used in the simulation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w:t>
      </w:r>
      <w:proofErr w:type="gramStart"/>
      <w:r>
        <w:t>50 time</w:t>
      </w:r>
      <w:proofErr w:type="gramEnd"/>
      <w:r>
        <w:t xml:space="preserve"> steps in all scenarios (Table 2). These extreme parameter settings resulted in clear differences in the deforestation trajectories between the scenarios (Figures 3 and 4). </w:t>
      </w:r>
    </w:p>
    <w:p w14:paraId="766DC0A4" w14:textId="77777777" w:rsidR="002D4DF5" w:rsidRDefault="0089199E">
      <w:pPr>
        <w:rPr>
          <w:i/>
          <w:iCs/>
        </w:rPr>
      </w:pPr>
      <w:r>
        <w:rPr>
          <w:i/>
          <w:iCs/>
        </w:rPr>
        <w:t>Scenarios 1 to 3</w:t>
      </w:r>
    </w:p>
    <w:p w14:paraId="6B8442B2" w14:textId="37103AC8" w:rsidR="002D4DF5" w:rsidRDefault="0089199E">
      <w:r>
        <w:t xml:space="preserve">Of the three primary funding models, scenario 1 was the most effective at minimising deforestation over the </w:t>
      </w:r>
      <w:proofErr w:type="gramStart"/>
      <w:r>
        <w:t>50 time</w:t>
      </w:r>
      <w:proofErr w:type="gramEnd"/>
      <w:r>
        <w:t xml:space="preserve"> steps (Figure 3). In all time steps, excluding time steps 4 to 9, scenario 1 retained the highest number of trees. </w:t>
      </w:r>
      <w:commentRangeStart w:id="106"/>
      <w:commentRangeStart w:id="107"/>
      <w:r>
        <w:t>This is despite having a felling count that increased linearly throughout the simulation (Figure 5).</w:t>
      </w:r>
      <w:commentRangeEnd w:id="106"/>
      <w:r>
        <w:commentReference w:id="106"/>
      </w:r>
      <w:commentRangeEnd w:id="107"/>
      <w:r w:rsidR="00D24518">
        <w:rPr>
          <w:rStyle w:val="CommentReference"/>
        </w:rPr>
        <w:commentReference w:id="107"/>
      </w:r>
      <w:r>
        <w:t xml:space="preserve">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deforestation overall </w:t>
      </w:r>
      <w:r>
        <w:lastRenderedPageBreak/>
        <w:t xml:space="preserve">(Figure 3). Scenario 2 performed worse than all other scenarios (including scenarios 4 and 5) for the first half of the simulation period (Figure S5a),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 in complete loss of forest cover in 93% of simulations (Table 2). This can be explained by the felling count which shows that during periods of very low manager budget, the number of trees lost is between two and three times greater than any point in scenarios 1 and 2 (Figure 5). </w:t>
      </w:r>
    </w:p>
    <w:p w14:paraId="4BFF8EE4" w14:textId="77777777" w:rsidR="002D4DF5" w:rsidRDefault="0089199E">
      <w:pPr>
        <w:rPr>
          <w:i/>
          <w:iCs/>
        </w:rPr>
      </w:pPr>
      <w:r>
        <w:rPr>
          <w:i/>
          <w:iCs/>
        </w:rPr>
        <w:t>Scenarios 4 and 5</w:t>
      </w:r>
    </w:p>
    <w:p w14:paraId="26198DC8" w14:textId="57D10233" w:rsidR="002D4DF5" w:rsidRDefault="0089199E">
      <w:r>
        <w:t xml:space="preserve">Scenarios 4 and 5 showed the potential effects of unpredictable and uncertain funding models on forest loss. Scenario 4 had less variation in manager budgets than scenario 5, and the simulations were </w:t>
      </w:r>
      <w:commentRangeStart w:id="108"/>
      <w:r>
        <w:t xml:space="preserve">much more likely to retain more forest cover than scenario 5 (Figure 4) </w:t>
      </w:r>
      <w:commentRangeEnd w:id="108"/>
      <w:r w:rsidR="009A1EAD">
        <w:rPr>
          <w:rStyle w:val="CommentReference"/>
        </w:rPr>
        <w:commentReference w:id="108"/>
      </w:r>
      <w:r>
        <w:t xml:space="preserve">across the 100 simulations. Interestingly, deforestation rates for scenario 4 were very similar to those of scenario 1, and scenario 4 outperformed scenarios 2 and 3 in most cases (Figure S5a).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w:t>
      </w:r>
      <w:r w:rsidR="00D24518">
        <w:t>complete forest loss</w:t>
      </w:r>
      <w:r>
        <w:t xml:space="preserve"> occurred 25 times (25%) in scenario 5 (Table 2). As with scenario 3, the driver of forest loss can be seen in the felling counts for scenario 5, which reach extremely high levels during periods of low manager budget (Figure 5).  </w:t>
      </w:r>
    </w:p>
    <w:p w14:paraId="3D60FA0A" w14:textId="6B584744" w:rsidR="002D4DF5" w:rsidRDefault="0089199E">
      <w:pPr>
        <w:rPr>
          <w:i/>
          <w:iCs/>
        </w:rPr>
      </w:pPr>
      <w:r>
        <w:rPr>
          <w:i/>
          <w:iCs/>
        </w:rPr>
        <w:t>Maximum harvest under maximum conflict</w:t>
      </w:r>
      <w:r w:rsidR="00A83A57">
        <w:rPr>
          <w:i/>
          <w:iCs/>
        </w:rPr>
        <w:t xml:space="preserve"> (MHMC)</w:t>
      </w:r>
    </w:p>
    <w:p w14:paraId="4C6516F1" w14:textId="77777777" w:rsidR="002D4DF5" w:rsidRDefault="0089199E">
      <w:r>
        <w:t xml:space="preserve">The MHMC calculations revealed some of the power dynamics within each of the scenarios (Figure 6). The maximum number of trees that the communities could fell at a given time step decreased over time in scenario 2, reflecting the increasing manager budget that provided increasing power to the manager to set policy and affect the number of felling actions. The rate at which the MHMC value decreased in scenario 2 was itself decreasing, stabilising to a near-constant rate by the end of the simulation period. This reflects the increases in community resources over time, which were increasing at a faster rate than the increase in the manager budget (Figure 2), resulting in decreasing power for the manager. Scenarios 1 and 4 had the most stable MHMC values, reflecting the relatively stable manager budgets. The MHMC values for scenarios 3 and 5 reflected the fluctuating and highly variable manager budgets and demonstrated how the rate of forest loss could increase during periods of low manager funding. When the manager had little funding there was an increase in the potential number of trees the communities could fell, assuming the manager was using all their budget to reduce felling and the communities were using all their budget to fell trees (Figure 6). </w:t>
      </w:r>
    </w:p>
    <w:p w14:paraId="5D2DF610" w14:textId="77777777" w:rsidR="002D4DF5" w:rsidRDefault="002D4DF5"/>
    <w:p w14:paraId="4745ADD6" w14:textId="77777777" w:rsidR="002D4DF5" w:rsidRDefault="002D4DF5"/>
    <w:p w14:paraId="572AC568" w14:textId="77777777" w:rsidR="002D4DF5" w:rsidRDefault="0089199E">
      <w:r>
        <w:rPr>
          <w:noProof/>
        </w:rPr>
        <w:lastRenderedPageBreak/>
        <w:drawing>
          <wp:inline distT="0" distB="5715" distL="0" distR="0" wp14:anchorId="4973A706" wp14:editId="74DB5C41">
            <wp:extent cx="5248275" cy="3500120"/>
            <wp:effectExtent l="0" t="0" r="0" b="0"/>
            <wp:docPr id="3"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line chart&#10;&#10;Description automatically generated"/>
                    <pic:cNvPicPr>
                      <a:picLocks noChangeAspect="1" noChangeArrowheads="1"/>
                    </pic:cNvPicPr>
                  </pic:nvPicPr>
                  <pic:blipFill>
                    <a:blip r:embed="rId12"/>
                    <a:stretch>
                      <a:fillRect/>
                    </a:stretch>
                  </pic:blipFill>
                  <pic:spPr bwMode="auto">
                    <a:xfrm>
                      <a:off x="0" y="0"/>
                      <a:ext cx="5248275" cy="3500120"/>
                    </a:xfrm>
                    <a:prstGeom prst="rect">
                      <a:avLst/>
                    </a:prstGeom>
                  </pic:spPr>
                </pic:pic>
              </a:graphicData>
            </a:graphic>
          </wp:inline>
        </w:drawing>
      </w:r>
    </w:p>
    <w:p w14:paraId="1EE3F861" w14:textId="77777777" w:rsidR="002D4DF5" w:rsidRDefault="0089199E">
      <w:pPr>
        <w:rPr>
          <w:b/>
          <w:bCs/>
          <w:sz w:val="20"/>
          <w:szCs w:val="20"/>
        </w:rPr>
      </w:pPr>
      <w:r>
        <w:rPr>
          <w:b/>
          <w:bCs/>
          <w:sz w:val="20"/>
          <w:szCs w:val="20"/>
        </w:rPr>
        <w:t>Figure 3. The number of trees remaining at each time step for scenarios 1, 2, and 3. Solid lines and faded ribbons are the 50, 2.5, and 97.5 percentiles from the 100 runs, respectively.</w:t>
      </w:r>
    </w:p>
    <w:p w14:paraId="2ABC73A9" w14:textId="77777777" w:rsidR="002D4DF5" w:rsidRDefault="002D4DF5"/>
    <w:p w14:paraId="1AADECBE" w14:textId="77777777" w:rsidR="002D4DF5" w:rsidRDefault="0089199E">
      <w:r>
        <w:rPr>
          <w:noProof/>
        </w:rPr>
        <w:drawing>
          <wp:inline distT="0" distB="3810" distL="0" distR="0" wp14:anchorId="1E6F29F8" wp14:editId="29A9C86A">
            <wp:extent cx="5393690" cy="3596640"/>
            <wp:effectExtent l="0" t="0" r="0" b="0"/>
            <wp:docPr id="4"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Chart&#10;&#10;Description automatically generated"/>
                    <pic:cNvPicPr>
                      <a:picLocks noChangeAspect="1" noChangeArrowheads="1"/>
                    </pic:cNvPicPr>
                  </pic:nvPicPr>
                  <pic:blipFill>
                    <a:blip r:embed="rId13"/>
                    <a:stretch>
                      <a:fillRect/>
                    </a:stretch>
                  </pic:blipFill>
                  <pic:spPr bwMode="auto">
                    <a:xfrm>
                      <a:off x="0" y="0"/>
                      <a:ext cx="5393690" cy="3596640"/>
                    </a:xfrm>
                    <a:prstGeom prst="rect">
                      <a:avLst/>
                    </a:prstGeom>
                  </pic:spPr>
                </pic:pic>
              </a:graphicData>
            </a:graphic>
          </wp:inline>
        </w:drawing>
      </w:r>
    </w:p>
    <w:p w14:paraId="1D600067" w14:textId="77777777" w:rsidR="002D4DF5" w:rsidRDefault="0089199E">
      <w:pPr>
        <w:rPr>
          <w:b/>
          <w:bCs/>
          <w:sz w:val="20"/>
          <w:szCs w:val="20"/>
        </w:rPr>
      </w:pPr>
      <w:r>
        <w:rPr>
          <w:b/>
          <w:bCs/>
          <w:sz w:val="20"/>
          <w:szCs w:val="20"/>
        </w:rPr>
        <w:t xml:space="preserve">Figure 4. The number of trees remaining at each time step for scenarios 4 and 5. Solid lines and faded ribbons are the 50, 2.5, and 97.5 percentiles from the 100 runs, respectively. </w:t>
      </w:r>
    </w:p>
    <w:p w14:paraId="06FC3EEC" w14:textId="77777777" w:rsidR="002D4DF5" w:rsidRDefault="002D4DF5"/>
    <w:p w14:paraId="16068C80" w14:textId="77777777" w:rsidR="002D4DF5" w:rsidRDefault="002D4DF5"/>
    <w:p w14:paraId="1448B6C9" w14:textId="77777777" w:rsidR="002D4DF5" w:rsidRDefault="0089199E">
      <w:r>
        <w:rPr>
          <w:noProof/>
        </w:rPr>
        <w:drawing>
          <wp:inline distT="0" distB="5080" distL="0" distR="2540" wp14:anchorId="717A629F" wp14:editId="7F265EFA">
            <wp:extent cx="5731510" cy="4585970"/>
            <wp:effectExtent l="0" t="0" r="0" b="0"/>
            <wp:docPr id="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Chart&#10;&#10;Description automatically generated"/>
                    <pic:cNvPicPr>
                      <a:picLocks noChangeAspect="1" noChangeArrowheads="1"/>
                    </pic:cNvPicPr>
                  </pic:nvPicPr>
                  <pic:blipFill>
                    <a:blip r:embed="rId14"/>
                    <a:stretch>
                      <a:fillRect/>
                    </a:stretch>
                  </pic:blipFill>
                  <pic:spPr bwMode="auto">
                    <a:xfrm>
                      <a:off x="0" y="0"/>
                      <a:ext cx="5731510" cy="4585970"/>
                    </a:xfrm>
                    <a:prstGeom prst="rect">
                      <a:avLst/>
                    </a:prstGeom>
                  </pic:spPr>
                </pic:pic>
              </a:graphicData>
            </a:graphic>
          </wp:inline>
        </w:drawing>
      </w:r>
    </w:p>
    <w:p w14:paraId="4498FDE8" w14:textId="77777777" w:rsidR="002D4DF5" w:rsidRDefault="0089199E">
      <w:pPr>
        <w:rPr>
          <w:b/>
          <w:bCs/>
          <w:sz w:val="20"/>
          <w:szCs w:val="20"/>
        </w:rPr>
      </w:pPr>
      <w:r>
        <w:rPr>
          <w:b/>
          <w:bCs/>
          <w:sz w:val="20"/>
          <w:szCs w:val="20"/>
        </w:rPr>
        <w:t xml:space="preserve">Figure 5. The count of felling actions taken by all communities at each time step for the five scenarios. Solid lines and faded ribbons are the 50, 2.5, and 97.5 percentiles from the 100 runs, respectively. </w:t>
      </w:r>
    </w:p>
    <w:p w14:paraId="3C5192A9" w14:textId="77777777" w:rsidR="002D4DF5" w:rsidRDefault="002D4DF5"/>
    <w:p w14:paraId="20742E05" w14:textId="77777777" w:rsidR="002D4DF5" w:rsidRDefault="0089199E">
      <w:r>
        <w:rPr>
          <w:noProof/>
        </w:rPr>
        <w:lastRenderedPageBreak/>
        <w:drawing>
          <wp:inline distT="0" distB="0" distL="0" distR="0" wp14:anchorId="7E168857" wp14:editId="4179649F">
            <wp:extent cx="5285740" cy="4229100"/>
            <wp:effectExtent l="0" t="0" r="0" b="0"/>
            <wp:docPr id="6"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descr="Chart, histogram&#10;&#10;Description automatically generated"/>
                    <pic:cNvPicPr>
                      <a:picLocks noChangeAspect="1" noChangeArrowheads="1"/>
                    </pic:cNvPicPr>
                  </pic:nvPicPr>
                  <pic:blipFill>
                    <a:blip r:embed="rId15"/>
                    <a:stretch>
                      <a:fillRect/>
                    </a:stretch>
                  </pic:blipFill>
                  <pic:spPr bwMode="auto">
                    <a:xfrm>
                      <a:off x="0" y="0"/>
                      <a:ext cx="5285740" cy="4229100"/>
                    </a:xfrm>
                    <a:prstGeom prst="rect">
                      <a:avLst/>
                    </a:prstGeom>
                  </pic:spPr>
                </pic:pic>
              </a:graphicData>
            </a:graphic>
          </wp:inline>
        </w:drawing>
      </w:r>
    </w:p>
    <w:p w14:paraId="24163A61" w14:textId="77777777" w:rsidR="002D4DF5" w:rsidRDefault="0089199E">
      <w:pPr>
        <w:rPr>
          <w:b/>
          <w:bCs/>
          <w:sz w:val="20"/>
          <w:szCs w:val="20"/>
        </w:rPr>
      </w:pPr>
      <w:r>
        <w:rPr>
          <w:b/>
          <w:bCs/>
          <w:sz w:val="20"/>
          <w:szCs w:val="20"/>
        </w:rPr>
        <w:t xml:space="preserve">Figure 6. Calculated maximum harvest under maximum conflict (MHUMC) for all five scenarios. MHUMC is calculated </w:t>
      </w:r>
      <w:proofErr w:type="gramStart"/>
      <w:r>
        <w:rPr>
          <w:b/>
          <w:bCs/>
          <w:sz w:val="20"/>
          <w:szCs w:val="20"/>
        </w:rPr>
        <w:t>using:</w:t>
      </w:r>
      <w:proofErr w:type="gramEnd"/>
      <w:r>
        <w:rPr>
          <w:b/>
          <w:bCs/>
          <w:sz w:val="20"/>
          <w:szCs w:val="20"/>
        </w:rPr>
        <w:t xml:space="preserve"> community resources / ((manager budget/10) + 10). The value is the maximum number of trees that could be felled if the manager was using all their available budget to prevent felling, and the community were using all their available resources to fell trees. The lines for scenarios 4 and 5 (which had different manager budgets for each replicate simulation) represent the mean MHMC value at each time step across all replicate simulations. </w:t>
      </w:r>
    </w:p>
    <w:p w14:paraId="03CA5670" w14:textId="77777777" w:rsidR="002D4DF5" w:rsidRDefault="002D4DF5">
      <w:pPr>
        <w:rPr>
          <w:b/>
          <w:bCs/>
          <w:sz w:val="20"/>
          <w:szCs w:val="20"/>
        </w:rPr>
      </w:pPr>
    </w:p>
    <w:p w14:paraId="0462A6D6" w14:textId="6750FED2" w:rsidR="002D4DF5" w:rsidRDefault="0089199E">
      <w:pPr>
        <w:rPr>
          <w:b/>
          <w:bCs/>
          <w:sz w:val="20"/>
          <w:szCs w:val="20"/>
        </w:rPr>
      </w:pPr>
      <w:r>
        <w:rPr>
          <w:b/>
          <w:bCs/>
          <w:sz w:val="20"/>
          <w:szCs w:val="20"/>
        </w:rPr>
        <w:t xml:space="preserve">Table 2. Summary of the number of trees remaining at time step 50 (2.5, 50, 97.5 percentiles), and the number of </w:t>
      </w:r>
      <w:r w:rsidR="00D24518">
        <w:rPr>
          <w:b/>
          <w:bCs/>
          <w:sz w:val="20"/>
          <w:szCs w:val="20"/>
        </w:rPr>
        <w:t>simulations that resulted in complete forest loss</w:t>
      </w:r>
      <w:r>
        <w:rPr>
          <w:b/>
          <w:bCs/>
          <w:sz w:val="20"/>
          <w:szCs w:val="20"/>
        </w:rPr>
        <w:t>, from the 100 replicates for each of the five scenarios.</w:t>
      </w:r>
    </w:p>
    <w:tbl>
      <w:tblPr>
        <w:tblStyle w:val="TableGrid"/>
        <w:tblW w:w="8784" w:type="dxa"/>
        <w:tblLook w:val="04A0" w:firstRow="1" w:lastRow="0" w:firstColumn="1" w:lastColumn="0" w:noHBand="0" w:noVBand="1"/>
      </w:tblPr>
      <w:tblGrid>
        <w:gridCol w:w="1412"/>
        <w:gridCol w:w="1276"/>
        <w:gridCol w:w="1842"/>
        <w:gridCol w:w="1985"/>
        <w:gridCol w:w="2269"/>
      </w:tblGrid>
      <w:tr w:rsidR="002D4DF5" w14:paraId="09FC23CA" w14:textId="77777777">
        <w:tc>
          <w:tcPr>
            <w:tcW w:w="1412" w:type="dxa"/>
            <w:vMerge w:val="restart"/>
            <w:tcBorders>
              <w:top w:val="single" w:sz="12" w:space="0" w:color="000000"/>
              <w:left w:val="nil"/>
              <w:bottom w:val="nil"/>
              <w:right w:val="nil"/>
            </w:tcBorders>
            <w:shd w:val="clear" w:color="auto" w:fill="auto"/>
            <w:vAlign w:val="center"/>
          </w:tcPr>
          <w:p w14:paraId="57A7104B" w14:textId="77777777" w:rsidR="002D4DF5" w:rsidRDefault="0089199E">
            <w:pPr>
              <w:spacing w:after="0" w:line="240" w:lineRule="auto"/>
              <w:jc w:val="center"/>
            </w:pPr>
            <w:r>
              <w:t>Scenario</w:t>
            </w:r>
          </w:p>
        </w:tc>
        <w:tc>
          <w:tcPr>
            <w:tcW w:w="5103" w:type="dxa"/>
            <w:gridSpan w:val="3"/>
            <w:tcBorders>
              <w:top w:val="single" w:sz="12" w:space="0" w:color="000000"/>
              <w:left w:val="nil"/>
              <w:bottom w:val="single" w:sz="6" w:space="0" w:color="000000"/>
              <w:right w:val="nil"/>
            </w:tcBorders>
            <w:shd w:val="clear" w:color="auto" w:fill="auto"/>
            <w:vAlign w:val="center"/>
          </w:tcPr>
          <w:p w14:paraId="3F29020F" w14:textId="77777777" w:rsidR="002D4DF5" w:rsidRDefault="0089199E">
            <w:pPr>
              <w:spacing w:after="0" w:line="240" w:lineRule="auto"/>
              <w:jc w:val="center"/>
            </w:pPr>
            <w:r>
              <w:t xml:space="preserve">Trees remaining after </w:t>
            </w:r>
            <w:proofErr w:type="gramStart"/>
            <w:r>
              <w:t>50 time</w:t>
            </w:r>
            <w:proofErr w:type="gramEnd"/>
            <w:r>
              <w:t xml:space="preserve"> steps</w:t>
            </w:r>
          </w:p>
        </w:tc>
        <w:tc>
          <w:tcPr>
            <w:tcW w:w="2269" w:type="dxa"/>
            <w:vMerge w:val="restart"/>
            <w:tcBorders>
              <w:top w:val="single" w:sz="12" w:space="0" w:color="000000"/>
              <w:left w:val="nil"/>
              <w:bottom w:val="nil"/>
              <w:right w:val="nil"/>
            </w:tcBorders>
            <w:shd w:val="clear" w:color="auto" w:fill="auto"/>
            <w:vAlign w:val="center"/>
          </w:tcPr>
          <w:p w14:paraId="2340DA1C" w14:textId="3D0527F7" w:rsidR="002D4DF5" w:rsidRDefault="00D24518">
            <w:pPr>
              <w:spacing w:after="0" w:line="240" w:lineRule="auto"/>
              <w:jc w:val="center"/>
            </w:pPr>
            <w:r>
              <w:t>C</w:t>
            </w:r>
            <w:r w:rsidR="0089199E">
              <w:t>omplet</w:t>
            </w:r>
            <w:r>
              <w:t>e</w:t>
            </w:r>
            <w:r w:rsidR="0089199E">
              <w:t xml:space="preserve"> forest loss (</w:t>
            </w:r>
            <w:r>
              <w:t>no. of simulations</w:t>
            </w:r>
            <w:r w:rsidR="0089199E">
              <w:t>)</w:t>
            </w:r>
          </w:p>
        </w:tc>
      </w:tr>
      <w:tr w:rsidR="002D4DF5" w14:paraId="4994A442" w14:textId="77777777">
        <w:tc>
          <w:tcPr>
            <w:tcW w:w="1412" w:type="dxa"/>
            <w:vMerge/>
            <w:tcBorders>
              <w:top w:val="nil"/>
              <w:left w:val="nil"/>
              <w:bottom w:val="single" w:sz="12" w:space="0" w:color="000000"/>
              <w:right w:val="nil"/>
            </w:tcBorders>
            <w:shd w:val="clear" w:color="auto" w:fill="auto"/>
            <w:vAlign w:val="center"/>
          </w:tcPr>
          <w:p w14:paraId="28F5B807" w14:textId="77777777" w:rsidR="002D4DF5" w:rsidRDefault="002D4DF5">
            <w:pPr>
              <w:spacing w:after="0" w:line="240" w:lineRule="auto"/>
              <w:jc w:val="center"/>
            </w:pPr>
          </w:p>
        </w:tc>
        <w:tc>
          <w:tcPr>
            <w:tcW w:w="1276" w:type="dxa"/>
            <w:tcBorders>
              <w:top w:val="single" w:sz="6" w:space="0" w:color="000000"/>
              <w:left w:val="nil"/>
              <w:bottom w:val="single" w:sz="12" w:space="0" w:color="000000"/>
              <w:right w:val="nil"/>
            </w:tcBorders>
            <w:shd w:val="clear" w:color="auto" w:fill="auto"/>
            <w:vAlign w:val="center"/>
          </w:tcPr>
          <w:p w14:paraId="75A1AE7F" w14:textId="77777777" w:rsidR="002D4DF5" w:rsidRDefault="0089199E">
            <w:pPr>
              <w:spacing w:after="0" w:line="240" w:lineRule="auto"/>
              <w:jc w:val="center"/>
            </w:pPr>
            <w:r>
              <w:t>Mean</w:t>
            </w:r>
          </w:p>
        </w:tc>
        <w:tc>
          <w:tcPr>
            <w:tcW w:w="1842" w:type="dxa"/>
            <w:tcBorders>
              <w:top w:val="single" w:sz="6" w:space="0" w:color="000000"/>
              <w:left w:val="nil"/>
              <w:bottom w:val="single" w:sz="12" w:space="0" w:color="000000"/>
              <w:right w:val="nil"/>
            </w:tcBorders>
            <w:shd w:val="clear" w:color="auto" w:fill="auto"/>
            <w:vAlign w:val="center"/>
          </w:tcPr>
          <w:p w14:paraId="56B022B0" w14:textId="77777777" w:rsidR="002D4DF5" w:rsidRDefault="0089199E">
            <w:pPr>
              <w:spacing w:after="0" w:line="240" w:lineRule="auto"/>
              <w:jc w:val="center"/>
            </w:pPr>
            <w:r>
              <w:t>2.5 percentile</w:t>
            </w:r>
          </w:p>
        </w:tc>
        <w:tc>
          <w:tcPr>
            <w:tcW w:w="1985" w:type="dxa"/>
            <w:tcBorders>
              <w:top w:val="single" w:sz="6" w:space="0" w:color="000000"/>
              <w:left w:val="nil"/>
              <w:bottom w:val="single" w:sz="12" w:space="0" w:color="000000"/>
              <w:right w:val="nil"/>
            </w:tcBorders>
            <w:shd w:val="clear" w:color="auto" w:fill="auto"/>
            <w:vAlign w:val="center"/>
          </w:tcPr>
          <w:p w14:paraId="3E2FB126" w14:textId="77777777" w:rsidR="002D4DF5" w:rsidRDefault="0089199E">
            <w:pPr>
              <w:spacing w:after="0" w:line="240" w:lineRule="auto"/>
              <w:jc w:val="center"/>
            </w:pPr>
            <w:r>
              <w:t>97.5 percentile</w:t>
            </w:r>
          </w:p>
        </w:tc>
        <w:tc>
          <w:tcPr>
            <w:tcW w:w="2269" w:type="dxa"/>
            <w:vMerge/>
            <w:tcBorders>
              <w:top w:val="nil"/>
              <w:left w:val="nil"/>
              <w:bottom w:val="single" w:sz="12" w:space="0" w:color="000000"/>
              <w:right w:val="nil"/>
            </w:tcBorders>
            <w:shd w:val="clear" w:color="auto" w:fill="auto"/>
            <w:vAlign w:val="center"/>
          </w:tcPr>
          <w:p w14:paraId="46ABD845" w14:textId="77777777" w:rsidR="002D4DF5" w:rsidRDefault="002D4DF5">
            <w:pPr>
              <w:spacing w:after="0" w:line="240" w:lineRule="auto"/>
              <w:jc w:val="center"/>
            </w:pPr>
          </w:p>
        </w:tc>
      </w:tr>
      <w:tr w:rsidR="002D4DF5" w14:paraId="76157D53" w14:textId="77777777">
        <w:tc>
          <w:tcPr>
            <w:tcW w:w="1412" w:type="dxa"/>
            <w:tcBorders>
              <w:top w:val="single" w:sz="12" w:space="0" w:color="000000"/>
              <w:left w:val="nil"/>
              <w:bottom w:val="nil"/>
              <w:right w:val="nil"/>
            </w:tcBorders>
            <w:shd w:val="clear" w:color="auto" w:fill="auto"/>
            <w:vAlign w:val="center"/>
          </w:tcPr>
          <w:p w14:paraId="666E65F8" w14:textId="77777777" w:rsidR="002D4DF5" w:rsidRDefault="0089199E">
            <w:pPr>
              <w:spacing w:after="0" w:line="240" w:lineRule="auto"/>
              <w:jc w:val="center"/>
            </w:pPr>
            <w:r>
              <w:t>1</w:t>
            </w:r>
          </w:p>
        </w:tc>
        <w:tc>
          <w:tcPr>
            <w:tcW w:w="1276" w:type="dxa"/>
            <w:tcBorders>
              <w:top w:val="single" w:sz="12" w:space="0" w:color="000000"/>
              <w:left w:val="nil"/>
              <w:bottom w:val="nil"/>
              <w:right w:val="nil"/>
            </w:tcBorders>
            <w:shd w:val="clear" w:color="auto" w:fill="auto"/>
            <w:vAlign w:val="center"/>
          </w:tcPr>
          <w:p w14:paraId="344ACDCF" w14:textId="77777777" w:rsidR="002D4DF5" w:rsidRDefault="0089199E">
            <w:pPr>
              <w:spacing w:after="0" w:line="240" w:lineRule="auto"/>
              <w:jc w:val="center"/>
            </w:pPr>
            <w:r>
              <w:t>5857</w:t>
            </w:r>
          </w:p>
        </w:tc>
        <w:tc>
          <w:tcPr>
            <w:tcW w:w="1842" w:type="dxa"/>
            <w:tcBorders>
              <w:top w:val="single" w:sz="12" w:space="0" w:color="000000"/>
              <w:left w:val="nil"/>
              <w:bottom w:val="nil"/>
              <w:right w:val="nil"/>
            </w:tcBorders>
            <w:shd w:val="clear" w:color="auto" w:fill="auto"/>
            <w:vAlign w:val="center"/>
          </w:tcPr>
          <w:p w14:paraId="34C65B90" w14:textId="77777777" w:rsidR="002D4DF5" w:rsidRDefault="0089199E">
            <w:pPr>
              <w:spacing w:after="0" w:line="240" w:lineRule="auto"/>
              <w:jc w:val="center"/>
            </w:pPr>
            <w:r>
              <w:t>4660</w:t>
            </w:r>
          </w:p>
        </w:tc>
        <w:tc>
          <w:tcPr>
            <w:tcW w:w="1985" w:type="dxa"/>
            <w:tcBorders>
              <w:top w:val="single" w:sz="12" w:space="0" w:color="000000"/>
              <w:left w:val="nil"/>
              <w:bottom w:val="nil"/>
              <w:right w:val="nil"/>
            </w:tcBorders>
            <w:shd w:val="clear" w:color="auto" w:fill="auto"/>
            <w:vAlign w:val="center"/>
          </w:tcPr>
          <w:p w14:paraId="38B3633A" w14:textId="77777777" w:rsidR="002D4DF5" w:rsidRDefault="0089199E">
            <w:pPr>
              <w:spacing w:after="0" w:line="240" w:lineRule="auto"/>
              <w:jc w:val="center"/>
            </w:pPr>
            <w:r>
              <w:t>6412</w:t>
            </w:r>
          </w:p>
        </w:tc>
        <w:tc>
          <w:tcPr>
            <w:tcW w:w="2269" w:type="dxa"/>
            <w:tcBorders>
              <w:top w:val="single" w:sz="12" w:space="0" w:color="000000"/>
              <w:left w:val="nil"/>
              <w:bottom w:val="nil"/>
              <w:right w:val="nil"/>
            </w:tcBorders>
            <w:shd w:val="clear" w:color="auto" w:fill="auto"/>
            <w:vAlign w:val="center"/>
          </w:tcPr>
          <w:p w14:paraId="54F27F96" w14:textId="77777777" w:rsidR="002D4DF5" w:rsidRDefault="0089199E">
            <w:pPr>
              <w:spacing w:after="0" w:line="240" w:lineRule="auto"/>
              <w:jc w:val="center"/>
            </w:pPr>
            <w:r>
              <w:t>0</w:t>
            </w:r>
          </w:p>
        </w:tc>
      </w:tr>
      <w:tr w:rsidR="002D4DF5" w14:paraId="63C77AA4" w14:textId="77777777">
        <w:tc>
          <w:tcPr>
            <w:tcW w:w="1412" w:type="dxa"/>
            <w:tcBorders>
              <w:top w:val="nil"/>
              <w:left w:val="nil"/>
              <w:bottom w:val="nil"/>
              <w:right w:val="nil"/>
            </w:tcBorders>
            <w:shd w:val="clear" w:color="auto" w:fill="auto"/>
            <w:vAlign w:val="center"/>
          </w:tcPr>
          <w:p w14:paraId="3175BF35" w14:textId="77777777" w:rsidR="002D4DF5" w:rsidRDefault="0089199E">
            <w:pPr>
              <w:spacing w:after="0" w:line="240" w:lineRule="auto"/>
              <w:jc w:val="center"/>
            </w:pPr>
            <w:r>
              <w:t>2</w:t>
            </w:r>
          </w:p>
        </w:tc>
        <w:tc>
          <w:tcPr>
            <w:tcW w:w="1276" w:type="dxa"/>
            <w:tcBorders>
              <w:top w:val="nil"/>
              <w:left w:val="nil"/>
              <w:bottom w:val="nil"/>
              <w:right w:val="nil"/>
            </w:tcBorders>
            <w:shd w:val="clear" w:color="auto" w:fill="auto"/>
            <w:vAlign w:val="center"/>
          </w:tcPr>
          <w:p w14:paraId="0D351705" w14:textId="77777777" w:rsidR="002D4DF5" w:rsidRDefault="0089199E">
            <w:pPr>
              <w:spacing w:after="0" w:line="240" w:lineRule="auto"/>
              <w:jc w:val="center"/>
            </w:pPr>
            <w:r>
              <w:t>715</w:t>
            </w:r>
          </w:p>
        </w:tc>
        <w:tc>
          <w:tcPr>
            <w:tcW w:w="1842" w:type="dxa"/>
            <w:tcBorders>
              <w:top w:val="nil"/>
              <w:left w:val="nil"/>
              <w:bottom w:val="nil"/>
              <w:right w:val="nil"/>
            </w:tcBorders>
            <w:shd w:val="clear" w:color="auto" w:fill="auto"/>
            <w:vAlign w:val="center"/>
          </w:tcPr>
          <w:p w14:paraId="48C0C839" w14:textId="77777777" w:rsidR="002D4DF5" w:rsidRDefault="0089199E">
            <w:pPr>
              <w:spacing w:after="0" w:line="240" w:lineRule="auto"/>
              <w:jc w:val="center"/>
            </w:pPr>
            <w:r>
              <w:t>281</w:t>
            </w:r>
          </w:p>
        </w:tc>
        <w:tc>
          <w:tcPr>
            <w:tcW w:w="1985" w:type="dxa"/>
            <w:tcBorders>
              <w:top w:val="nil"/>
              <w:left w:val="nil"/>
              <w:bottom w:val="nil"/>
              <w:right w:val="nil"/>
            </w:tcBorders>
            <w:shd w:val="clear" w:color="auto" w:fill="auto"/>
            <w:vAlign w:val="center"/>
          </w:tcPr>
          <w:p w14:paraId="26CE0F65" w14:textId="77777777" w:rsidR="002D4DF5" w:rsidRDefault="0089199E">
            <w:pPr>
              <w:spacing w:after="0" w:line="240" w:lineRule="auto"/>
              <w:jc w:val="center"/>
            </w:pPr>
            <w:r>
              <w:t>1202</w:t>
            </w:r>
          </w:p>
        </w:tc>
        <w:tc>
          <w:tcPr>
            <w:tcW w:w="2269" w:type="dxa"/>
            <w:tcBorders>
              <w:top w:val="nil"/>
              <w:left w:val="nil"/>
              <w:bottom w:val="nil"/>
              <w:right w:val="nil"/>
            </w:tcBorders>
            <w:shd w:val="clear" w:color="auto" w:fill="auto"/>
            <w:vAlign w:val="center"/>
          </w:tcPr>
          <w:p w14:paraId="4A31639E" w14:textId="77777777" w:rsidR="002D4DF5" w:rsidRDefault="0089199E">
            <w:pPr>
              <w:spacing w:after="0" w:line="240" w:lineRule="auto"/>
              <w:jc w:val="center"/>
            </w:pPr>
            <w:r>
              <w:t>0</w:t>
            </w:r>
          </w:p>
        </w:tc>
      </w:tr>
      <w:tr w:rsidR="002D4DF5" w14:paraId="21F934FE" w14:textId="77777777">
        <w:tc>
          <w:tcPr>
            <w:tcW w:w="1412" w:type="dxa"/>
            <w:tcBorders>
              <w:top w:val="nil"/>
              <w:left w:val="nil"/>
              <w:bottom w:val="nil"/>
              <w:right w:val="nil"/>
            </w:tcBorders>
            <w:shd w:val="clear" w:color="auto" w:fill="auto"/>
            <w:vAlign w:val="center"/>
          </w:tcPr>
          <w:p w14:paraId="76B8C209" w14:textId="77777777" w:rsidR="002D4DF5" w:rsidRDefault="0089199E">
            <w:pPr>
              <w:spacing w:after="0" w:line="240" w:lineRule="auto"/>
              <w:jc w:val="center"/>
            </w:pPr>
            <w:r>
              <w:t>3</w:t>
            </w:r>
          </w:p>
        </w:tc>
        <w:tc>
          <w:tcPr>
            <w:tcW w:w="1276" w:type="dxa"/>
            <w:tcBorders>
              <w:top w:val="nil"/>
              <w:left w:val="nil"/>
              <w:bottom w:val="nil"/>
              <w:right w:val="nil"/>
            </w:tcBorders>
            <w:shd w:val="clear" w:color="auto" w:fill="auto"/>
            <w:vAlign w:val="center"/>
          </w:tcPr>
          <w:p w14:paraId="28F8D905" w14:textId="77777777" w:rsidR="002D4DF5" w:rsidRDefault="0089199E">
            <w:pPr>
              <w:spacing w:after="0" w:line="240" w:lineRule="auto"/>
              <w:jc w:val="center"/>
            </w:pPr>
            <w:r>
              <w:t>0</w:t>
            </w:r>
          </w:p>
        </w:tc>
        <w:tc>
          <w:tcPr>
            <w:tcW w:w="1842" w:type="dxa"/>
            <w:tcBorders>
              <w:top w:val="nil"/>
              <w:left w:val="nil"/>
              <w:bottom w:val="nil"/>
              <w:right w:val="nil"/>
            </w:tcBorders>
            <w:shd w:val="clear" w:color="auto" w:fill="auto"/>
            <w:vAlign w:val="center"/>
          </w:tcPr>
          <w:p w14:paraId="6DAA5122" w14:textId="77777777" w:rsidR="002D4DF5" w:rsidRDefault="0089199E">
            <w:pPr>
              <w:spacing w:after="0" w:line="240" w:lineRule="auto"/>
              <w:jc w:val="center"/>
            </w:pPr>
            <w:r>
              <w:t>0</w:t>
            </w:r>
          </w:p>
        </w:tc>
        <w:tc>
          <w:tcPr>
            <w:tcW w:w="1985" w:type="dxa"/>
            <w:tcBorders>
              <w:top w:val="nil"/>
              <w:left w:val="nil"/>
              <w:bottom w:val="nil"/>
              <w:right w:val="nil"/>
            </w:tcBorders>
            <w:shd w:val="clear" w:color="auto" w:fill="auto"/>
            <w:vAlign w:val="center"/>
          </w:tcPr>
          <w:p w14:paraId="39F767A8" w14:textId="77777777" w:rsidR="002D4DF5" w:rsidRDefault="0089199E">
            <w:pPr>
              <w:spacing w:after="0" w:line="240" w:lineRule="auto"/>
              <w:jc w:val="center"/>
            </w:pPr>
            <w:r>
              <w:t>0</w:t>
            </w:r>
          </w:p>
        </w:tc>
        <w:tc>
          <w:tcPr>
            <w:tcW w:w="2269" w:type="dxa"/>
            <w:tcBorders>
              <w:top w:val="nil"/>
              <w:left w:val="nil"/>
              <w:bottom w:val="nil"/>
              <w:right w:val="nil"/>
            </w:tcBorders>
            <w:shd w:val="clear" w:color="auto" w:fill="auto"/>
            <w:vAlign w:val="center"/>
          </w:tcPr>
          <w:p w14:paraId="63507DDB" w14:textId="77777777" w:rsidR="002D4DF5" w:rsidRDefault="0089199E">
            <w:pPr>
              <w:spacing w:after="0" w:line="240" w:lineRule="auto"/>
              <w:jc w:val="center"/>
            </w:pPr>
            <w:r>
              <w:t>93</w:t>
            </w:r>
          </w:p>
        </w:tc>
      </w:tr>
      <w:tr w:rsidR="002D4DF5" w14:paraId="513FD349" w14:textId="77777777">
        <w:tc>
          <w:tcPr>
            <w:tcW w:w="1412" w:type="dxa"/>
            <w:tcBorders>
              <w:top w:val="nil"/>
              <w:left w:val="nil"/>
              <w:bottom w:val="nil"/>
              <w:right w:val="nil"/>
            </w:tcBorders>
            <w:shd w:val="clear" w:color="auto" w:fill="auto"/>
            <w:vAlign w:val="center"/>
          </w:tcPr>
          <w:p w14:paraId="7072C678" w14:textId="77777777" w:rsidR="002D4DF5" w:rsidRDefault="0089199E">
            <w:pPr>
              <w:spacing w:after="0" w:line="240" w:lineRule="auto"/>
              <w:jc w:val="center"/>
            </w:pPr>
            <w:r>
              <w:t>4</w:t>
            </w:r>
          </w:p>
        </w:tc>
        <w:tc>
          <w:tcPr>
            <w:tcW w:w="1276" w:type="dxa"/>
            <w:tcBorders>
              <w:top w:val="nil"/>
              <w:left w:val="nil"/>
              <w:bottom w:val="nil"/>
              <w:right w:val="nil"/>
            </w:tcBorders>
            <w:shd w:val="clear" w:color="auto" w:fill="auto"/>
            <w:vAlign w:val="center"/>
          </w:tcPr>
          <w:p w14:paraId="7E34CD65" w14:textId="77777777" w:rsidR="002D4DF5" w:rsidRDefault="0089199E">
            <w:pPr>
              <w:spacing w:after="0" w:line="240" w:lineRule="auto"/>
              <w:jc w:val="center"/>
            </w:pPr>
            <w:r>
              <w:t>2823</w:t>
            </w:r>
          </w:p>
        </w:tc>
        <w:tc>
          <w:tcPr>
            <w:tcW w:w="1842" w:type="dxa"/>
            <w:tcBorders>
              <w:top w:val="nil"/>
              <w:left w:val="nil"/>
              <w:bottom w:val="nil"/>
              <w:right w:val="nil"/>
            </w:tcBorders>
            <w:shd w:val="clear" w:color="auto" w:fill="auto"/>
            <w:vAlign w:val="center"/>
          </w:tcPr>
          <w:p w14:paraId="4AB899CC" w14:textId="77777777" w:rsidR="002D4DF5" w:rsidRDefault="0089199E">
            <w:pPr>
              <w:spacing w:after="0" w:line="240" w:lineRule="auto"/>
              <w:jc w:val="center"/>
            </w:pPr>
            <w:r>
              <w:t>545</w:t>
            </w:r>
          </w:p>
        </w:tc>
        <w:tc>
          <w:tcPr>
            <w:tcW w:w="1985" w:type="dxa"/>
            <w:tcBorders>
              <w:top w:val="nil"/>
              <w:left w:val="nil"/>
              <w:bottom w:val="nil"/>
              <w:right w:val="nil"/>
            </w:tcBorders>
            <w:shd w:val="clear" w:color="auto" w:fill="auto"/>
            <w:vAlign w:val="center"/>
          </w:tcPr>
          <w:p w14:paraId="26F0F590" w14:textId="77777777" w:rsidR="002D4DF5" w:rsidRDefault="0089199E">
            <w:pPr>
              <w:spacing w:after="0" w:line="240" w:lineRule="auto"/>
              <w:jc w:val="center"/>
            </w:pPr>
            <w:r>
              <w:t>5152</w:t>
            </w:r>
          </w:p>
        </w:tc>
        <w:tc>
          <w:tcPr>
            <w:tcW w:w="2269" w:type="dxa"/>
            <w:tcBorders>
              <w:top w:val="nil"/>
              <w:left w:val="nil"/>
              <w:bottom w:val="nil"/>
              <w:right w:val="nil"/>
            </w:tcBorders>
            <w:shd w:val="clear" w:color="auto" w:fill="auto"/>
            <w:vAlign w:val="center"/>
          </w:tcPr>
          <w:p w14:paraId="05094F9C" w14:textId="77777777" w:rsidR="002D4DF5" w:rsidRDefault="0089199E">
            <w:pPr>
              <w:spacing w:after="0" w:line="240" w:lineRule="auto"/>
              <w:jc w:val="center"/>
            </w:pPr>
            <w:r>
              <w:t>1</w:t>
            </w:r>
          </w:p>
        </w:tc>
      </w:tr>
      <w:tr w:rsidR="002D4DF5" w14:paraId="0EBBF3FB" w14:textId="77777777">
        <w:tc>
          <w:tcPr>
            <w:tcW w:w="1412" w:type="dxa"/>
            <w:tcBorders>
              <w:top w:val="nil"/>
              <w:left w:val="nil"/>
              <w:bottom w:val="single" w:sz="12" w:space="0" w:color="000000"/>
              <w:right w:val="nil"/>
            </w:tcBorders>
            <w:shd w:val="clear" w:color="auto" w:fill="auto"/>
            <w:vAlign w:val="center"/>
          </w:tcPr>
          <w:p w14:paraId="18997987" w14:textId="77777777" w:rsidR="002D4DF5" w:rsidRDefault="0089199E">
            <w:pPr>
              <w:spacing w:after="0" w:line="240" w:lineRule="auto"/>
              <w:jc w:val="center"/>
            </w:pPr>
            <w:r>
              <w:t>5</w:t>
            </w:r>
          </w:p>
        </w:tc>
        <w:tc>
          <w:tcPr>
            <w:tcW w:w="1276" w:type="dxa"/>
            <w:tcBorders>
              <w:top w:val="nil"/>
              <w:left w:val="nil"/>
              <w:bottom w:val="single" w:sz="12" w:space="0" w:color="000000"/>
              <w:right w:val="nil"/>
            </w:tcBorders>
            <w:shd w:val="clear" w:color="auto" w:fill="auto"/>
            <w:vAlign w:val="center"/>
          </w:tcPr>
          <w:p w14:paraId="52D7F9FF" w14:textId="77777777" w:rsidR="002D4DF5" w:rsidRDefault="0089199E">
            <w:pPr>
              <w:spacing w:after="0" w:line="240" w:lineRule="auto"/>
              <w:jc w:val="center"/>
            </w:pPr>
            <w:r>
              <w:t>8</w:t>
            </w:r>
          </w:p>
        </w:tc>
        <w:tc>
          <w:tcPr>
            <w:tcW w:w="1842" w:type="dxa"/>
            <w:tcBorders>
              <w:top w:val="nil"/>
              <w:left w:val="nil"/>
              <w:bottom w:val="single" w:sz="12" w:space="0" w:color="000000"/>
              <w:right w:val="nil"/>
            </w:tcBorders>
            <w:shd w:val="clear" w:color="auto" w:fill="auto"/>
            <w:vAlign w:val="center"/>
          </w:tcPr>
          <w:p w14:paraId="429E9031" w14:textId="77777777" w:rsidR="002D4DF5" w:rsidRDefault="0089199E">
            <w:pPr>
              <w:spacing w:after="0" w:line="240" w:lineRule="auto"/>
              <w:jc w:val="center"/>
            </w:pPr>
            <w:r>
              <w:t>0</w:t>
            </w:r>
          </w:p>
        </w:tc>
        <w:tc>
          <w:tcPr>
            <w:tcW w:w="1985" w:type="dxa"/>
            <w:tcBorders>
              <w:top w:val="nil"/>
              <w:left w:val="nil"/>
              <w:bottom w:val="single" w:sz="12" w:space="0" w:color="000000"/>
              <w:right w:val="nil"/>
            </w:tcBorders>
            <w:shd w:val="clear" w:color="auto" w:fill="auto"/>
            <w:vAlign w:val="center"/>
          </w:tcPr>
          <w:p w14:paraId="580E787F" w14:textId="77777777" w:rsidR="002D4DF5" w:rsidRDefault="0089199E">
            <w:pPr>
              <w:spacing w:after="0" w:line="240" w:lineRule="auto"/>
              <w:jc w:val="center"/>
            </w:pPr>
            <w:r>
              <w:t>4159</w:t>
            </w:r>
          </w:p>
        </w:tc>
        <w:tc>
          <w:tcPr>
            <w:tcW w:w="2269" w:type="dxa"/>
            <w:tcBorders>
              <w:top w:val="nil"/>
              <w:left w:val="nil"/>
              <w:bottom w:val="single" w:sz="12" w:space="0" w:color="000000"/>
              <w:right w:val="nil"/>
            </w:tcBorders>
            <w:shd w:val="clear" w:color="auto" w:fill="auto"/>
            <w:vAlign w:val="center"/>
          </w:tcPr>
          <w:p w14:paraId="3E319207" w14:textId="77777777" w:rsidR="002D4DF5" w:rsidRDefault="0089199E">
            <w:pPr>
              <w:spacing w:after="0" w:line="240" w:lineRule="auto"/>
              <w:jc w:val="center"/>
            </w:pPr>
            <w:r>
              <w:t>25</w:t>
            </w:r>
          </w:p>
        </w:tc>
      </w:tr>
    </w:tbl>
    <w:p w14:paraId="5B8BAB10" w14:textId="77777777" w:rsidR="002D4DF5" w:rsidRDefault="002D4DF5"/>
    <w:p w14:paraId="182E7E93" w14:textId="77777777" w:rsidR="002D4DF5" w:rsidRDefault="0089199E">
      <w:pPr>
        <w:rPr>
          <w:b/>
          <w:bCs/>
          <w:sz w:val="24"/>
          <w:szCs w:val="24"/>
        </w:rPr>
      </w:pPr>
      <w:r>
        <w:rPr>
          <w:b/>
          <w:bCs/>
          <w:sz w:val="24"/>
          <w:szCs w:val="24"/>
        </w:rPr>
        <w:t xml:space="preserve">Discussion </w:t>
      </w:r>
    </w:p>
    <w:p w14:paraId="4ABA873F" w14:textId="0062FE01" w:rsidR="002D4DF5" w:rsidRDefault="0089199E">
      <w:r>
        <w:t xml:space="preserve">Global funding for nature conservation is </w:t>
      </w:r>
      <w:commentRangeStart w:id="109"/>
      <w:r>
        <w:t xml:space="preserve">far below </w:t>
      </w:r>
      <w:commentRangeEnd w:id="109"/>
      <w:r w:rsidR="009A1EAD">
        <w:rPr>
          <w:rStyle w:val="CommentReference"/>
        </w:rPr>
        <w:commentReference w:id="109"/>
      </w:r>
      <w:r>
        <w:t>what is required</w:t>
      </w:r>
      <w:r w:rsidR="00D24518">
        <w:t xml:space="preserve"> to halt biodiversity loss</w:t>
      </w:r>
      <w:r>
        <w:t xml:space="preserve"> </w:t>
      </w:r>
      <w:r>
        <w:fldChar w:fldCharType="begin"/>
      </w:r>
      <w:r>
        <w:instrText>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10" w:name="__Fieldmark__1068_362668386"/>
      <w:r>
        <w:rPr>
          <w:rFonts w:cs="Calibri"/>
        </w:rPr>
        <w:t>(Freeling and Connell, 2020; Laufer and Jones, 2021)</w:t>
      </w:r>
      <w:r>
        <w:fldChar w:fldCharType="end"/>
      </w:r>
      <w:bookmarkEnd w:id="110"/>
      <w:r>
        <w:t xml:space="preserve">, and the funding that is available is rarely stable or sustainable over periods of more than a few years. To maximise conservation gains it is necessary to </w:t>
      </w:r>
      <w:r>
        <w:lastRenderedPageBreak/>
        <w:t xml:space="preserve">provide conservation managers, and conservation funders, with insights into the trade-offs between </w:t>
      </w:r>
      <w:commentRangeStart w:id="111"/>
      <w:r>
        <w:t xml:space="preserve">different approaches to long-term investment </w:t>
      </w:r>
      <w:commentRangeEnd w:id="111"/>
      <w:r w:rsidR="009A1EAD">
        <w:rPr>
          <w:rStyle w:val="CommentReference"/>
        </w:rPr>
        <w:commentReference w:id="111"/>
      </w:r>
      <w:r>
        <w:t>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theoretical insight</w:t>
      </w:r>
      <w:r w:rsidR="00D24518">
        <w:t xml:space="preserve"> that</w:t>
      </w:r>
      <w:r>
        <w:t xml:space="preserve"> </w:t>
      </w:r>
      <w:r w:rsidR="00D24518">
        <w:t>researchers can use to develop future hypothesis testing and data collection, and</w:t>
      </w:r>
      <w:r>
        <w:t xml:space="preserve"> funders, conservation bodies, and landscape managers can use to develop more effective long-term investment strategies. </w:t>
      </w:r>
    </w:p>
    <w:p w14:paraId="70E35E6A" w14:textId="77777777" w:rsidR="002D4DF5" w:rsidRDefault="0089199E">
      <w:pPr>
        <w:rPr>
          <w:i/>
          <w:iCs/>
        </w:rPr>
      </w:pPr>
      <w:r>
        <w:rPr>
          <w:i/>
          <w:iCs/>
        </w:rPr>
        <w:t>Primary scenarios (scenarios 1 to 3)</w:t>
      </w:r>
    </w:p>
    <w:p w14:paraId="5DAA033D" w14:textId="53C3F06A" w:rsidR="002D4DF5" w:rsidRDefault="0089199E">
      <w:r>
        <w:t>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w:t>
      </w:r>
      <w:r w:rsidR="007853F1">
        <w:t xml:space="preserve"> the increasing budget</w:t>
      </w:r>
      <w:r>
        <w:t xml:space="preserve"> </w:t>
      </w:r>
      <w:r w:rsidR="007853F1">
        <w:t>exceeds</w:t>
      </w:r>
      <w:r>
        <w:t xml:space="preserve"> the value of the stable budget halfway through the study period. If a manager’s budget is too low at the start of the study period, initial forest loss is very high. The manager </w:t>
      </w:r>
      <w:proofErr w:type="gramStart"/>
      <w:r>
        <w:t>is able to</w:t>
      </w:r>
      <w:proofErr w:type="gramEnd"/>
      <w:r>
        <w:t xml:space="preserve">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w:t>
      </w:r>
      <w:commentRangeStart w:id="112"/>
      <w:r>
        <w:t>not sufficiently high</w:t>
      </w:r>
      <w:commentRangeEnd w:id="112"/>
      <w:r w:rsidR="009A1EAD">
        <w:rPr>
          <w:rStyle w:val="CommentReference"/>
        </w:rPr>
        <w:commentReference w:id="112"/>
      </w:r>
      <w:r>
        <w:t xml:space="preserve">,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These simulations could be further parameterised to include realistic forest regrowth or regeneration based on a specific landscape or ecosystem, but this would decrease the generality of the results and therefore was not </w:t>
      </w:r>
      <w:commentRangeStart w:id="113"/>
      <w:commentRangeStart w:id="114"/>
      <w:r>
        <w:t xml:space="preserve">attempted here. </w:t>
      </w:r>
      <w:commentRangeEnd w:id="113"/>
      <w:r>
        <w:rPr>
          <w:rStyle w:val="CommentReference"/>
        </w:rPr>
        <w:commentReference w:id="113"/>
      </w:r>
      <w:commentRangeEnd w:id="114"/>
      <w:r w:rsidR="00462612">
        <w:rPr>
          <w:rStyle w:val="CommentReference"/>
        </w:rPr>
        <w:commentReference w:id="114"/>
      </w:r>
    </w:p>
    <w:p w14:paraId="5E4B2961" w14:textId="17022529" w:rsidR="002D4DF5" w:rsidRDefault="0089199E">
      <w:r>
        <w:t>Providing a manager with a stable budget that allows the development and maintenance of policies that minimise deforestation over the long-term is the best approach</w:t>
      </w:r>
      <w:r w:rsidR="00731AF4">
        <w:t xml:space="preserve"> in this study</w:t>
      </w:r>
      <w:r>
        <w:t>.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w:t>
      </w:r>
      <w:r w:rsidR="00B81406">
        <w:t xml:space="preserve"> </w:t>
      </w:r>
      <w:commentRangeStart w:id="115"/>
      <w:commentRangeStart w:id="116"/>
      <w:r w:rsidR="00B81406">
        <w:fldChar w:fldCharType="begin"/>
      </w:r>
      <w:r w:rsidR="00B81406">
        <w:instrText xml:space="preserve"> ADDIN ZOTERO_ITEM CSL_CITATION {"citationID":"zMgdiY4R","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B81406">
        <w:fldChar w:fldCharType="separate"/>
      </w:r>
      <w:r w:rsidR="00B81406" w:rsidRPr="00B81406">
        <w:rPr>
          <w:rFonts w:ascii="Calibri" w:hAnsi="Calibri" w:cs="Calibri"/>
        </w:rPr>
        <w:t>(Sayer and Wells, 2004)</w:t>
      </w:r>
      <w:r w:rsidR="00B81406">
        <w:fldChar w:fldCharType="end"/>
      </w:r>
      <w:r>
        <w:t>.</w:t>
      </w:r>
      <w:commentRangeEnd w:id="115"/>
      <w:r w:rsidR="00B81406">
        <w:rPr>
          <w:rStyle w:val="CommentReference"/>
        </w:rPr>
        <w:commentReference w:id="115"/>
      </w:r>
      <w:commentRangeEnd w:id="116"/>
      <w:r w:rsidR="009A1EAD">
        <w:rPr>
          <w:rStyle w:val="CommentReference"/>
        </w:rPr>
        <w:commentReference w:id="116"/>
      </w:r>
      <w:r>
        <w:t xml:space="preserve"> Conservation projects that are initially underfunded yet receive increasing resources will still spend many years working to reach the same levels of protection as they would have had, had they been provided an adequate, stable budget at the start. Our results predict that it could be several decades before the deforestation trajectories of the two alternative projects meet, and the increasing budget starts to pay dividends.</w:t>
      </w:r>
      <w:r w:rsidR="003E5FF9">
        <w:t xml:space="preserve"> </w:t>
      </w:r>
      <w:commentRangeStart w:id="117"/>
      <w:r w:rsidR="003E5FF9">
        <w:t xml:space="preserve">We do however acknowledge that we have made assumptions in our models about the timescales within which actions and decisions are made, and the time it takes for the effects of those actions to occur. Therefore, inferences regarding </w:t>
      </w:r>
      <w:r w:rsidR="00173C07">
        <w:t>the timescales associated with forest loss within and between scenarios should be</w:t>
      </w:r>
      <w:r w:rsidR="00731AF4">
        <w:t xml:space="preserve"> seen as examples and</w:t>
      </w:r>
      <w:r w:rsidR="00173C07">
        <w:t xml:space="preserve"> treated with caution.</w:t>
      </w:r>
      <w:r>
        <w:t xml:space="preserve"> </w:t>
      </w:r>
      <w:commentRangeEnd w:id="117"/>
      <w:r w:rsidR="00173C07">
        <w:rPr>
          <w:rStyle w:val="CommentReference"/>
        </w:rPr>
        <w:commentReference w:id="117"/>
      </w:r>
      <w:r>
        <w:t xml:space="preserve">Projects that repeatedly experience severe funding shortages due to grant cycles will not have the same capacity for long-term investment and strategic planning as projects with stable funding, resulting in greater losses for biodiversity. </w:t>
      </w:r>
    </w:p>
    <w:p w14:paraId="485861F2" w14:textId="77777777" w:rsidR="00574A12" w:rsidRDefault="00574A12"/>
    <w:p w14:paraId="047F4F80" w14:textId="77777777" w:rsidR="002D4DF5" w:rsidRDefault="0089199E">
      <w:r>
        <w:rPr>
          <w:i/>
          <w:iCs/>
        </w:rPr>
        <w:lastRenderedPageBreak/>
        <w:t>Uncertainty and unpredictability in funding</w:t>
      </w:r>
    </w:p>
    <w:p w14:paraId="23198C23" w14:textId="628306AF" w:rsidR="002D4DF5" w:rsidRDefault="0089199E">
      <w:r>
        <w:t>Scenarios 4 and 5 highlight two common funding situations for conservation organisations and projects</w:t>
      </w:r>
      <w:r w:rsidR="00731AF4">
        <w:t xml:space="preserve"> </w:t>
      </w:r>
      <w:r w:rsidR="00731AF4">
        <w:fldChar w:fldCharType="begin"/>
      </w:r>
      <w:r w:rsidR="00731AF4">
        <w:instrText xml:space="preserve"> ADDIN ZOTERO_ITEM CSL_CITATION {"citationID":"g5gKQiO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731AF4">
        <w:fldChar w:fldCharType="separate"/>
      </w:r>
      <w:r w:rsidR="00731AF4" w:rsidRPr="00731AF4">
        <w:rPr>
          <w:rFonts w:ascii="Calibri" w:hAnsi="Calibri" w:cs="Calibri"/>
        </w:rPr>
        <w:t>(Hodge and Adams, 2016)</w:t>
      </w:r>
      <w:r w:rsidR="00731AF4">
        <w:fldChar w:fldCharType="end"/>
      </w:r>
      <w:r>
        <w:t>.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w:t>
      </w:r>
      <w:r w:rsidR="00A74284">
        <w:t xml:space="preserve"> </w:t>
      </w:r>
      <w:r w:rsidR="00A74284">
        <w:fldChar w:fldCharType="begin"/>
      </w:r>
      <w:r w:rsidR="00DD29EF">
        <w:instrText xml:space="preserve"> ADDIN ZOTERO_ITEM CSL_CITATION {"citationID":"y81jz7Rz","properties":{"formattedCitation":"(Andrade and Rhodes, 2012; Moore et al., 2018; Steinmetz et al., 2014)","plainCitation":"(Andrade and Rhodes, 2012; Moore et al., 2018; Steinmetz et al., 2014)","noteIndex":0},"citationItems":[{"id":640,"uris":["http://zotero.org/users/2170232/items/HRCBX9W5"],"uri":["http://zotero.org/users/2170232/items/HRCBX9W5"],"itemData":{"id":640,"type":"article-journal","container-title":"Ecology and Society","DOI":"10.5751/ES-05216-170414","ISSN":"1708-3087","issue":"4","language":"en","source":"CrossRef","title":"Protected Areas and Local Communities: an Inevitable Partnership toward Successful Conservation Strategies?","title-short":"Protected Areas and Local Communities","URL":"http://www.ecologyandsociety.org/vol17/iss4/art14/","volume":"17","author":[{"family":"Andrade","given":"Gustavo S. M."},{"family":"Rhodes","given":"Jonathan R."}],"accessed":{"date-parts":[["2015",10,9]]},"issued":{"date-parts":[["2012"]]}}},{"id":2865,"uris":["http://zotero.org/users/2170232/items/V7VVZ46K"],"uri":["http://zotero.org/users/2170232/items/V7VVZ46K"],"itemData":{"id":2865,"type":"article-journal","abstract":"Poaching is one of the greatest threats to wildlife conservation world-wide. However, the spatial and temporal patterns of poaching activities within protected areas, and the effectiveness of ranger patrols and ranger posts in mitigating these threats, are relatively unknown. We used 10 years (2006–2015) of ranger-based monitoring data and dynamic multi-season occupancy models to quantify poaching-related threats, to examine factors influencing the spatio-temporal dynamics of these threats and to test the efficiency of management actions to combat poaching in Nyungwe National Park (NNP), Rwanda. The probability of occurrence of poaching-related threats was highest at lower elevations (1,801–2,200 m), especially in areas that were close to roads and tourist trails; conversely, occurrence probability was lowest at high elevation sites (2,601–3,000 m), and near the park boundary and ranger posts. The number of ranger patrols substantially increased the probability that poaching-related threats disappear at a site if threats were originally present (i.e. probability of extinction of threats). Without ranger visits, the annual probability of extinction of poaching-related threats was an estimated 7%; this probability would increase to 20% and 57% with 20 and 50 ranger visits per year, respectively. Our results suggest that poaching-related threats can be effectively reduced in NNP by adding ranger posts in areas where they do not currently exist, and by increasing the number of patrols to sites where the probability of poaching activities is high. Synthesis and applications. Our application of dynamic occupancy models to predict the probability of presence of poaching-related threats is novel, and explicitly considers imperfect detection of illegal activities. Based on the modelled relationships, we identify areas that are most vulnerable to poaching, and offer insights regarding how ranger patrols can be optimally deployed to reduce poaching-related threats and other illegal activites, while taking into account potential sampling biases. We show that poaching can be effectively reduced by increasing ranger patrols to areas under high risk of poaching activities, and by adding ranger patrols near these sites. These findings are broadly applicable to national parks and protected areas experiencing a high degree of poaching and other illegal activities.","container-title":"Journal of Applied Ecology","DOI":"10.1111/1365-2664.12965","ISSN":"1365-2664","issue":"1","language":"en","note":"_eprint: https://onlinelibrary.wiley.com/doi/pdf/10.1111/1365-2664.12965","page":"99-107","source":"Wiley Online Library","title":"Are ranger patrols effective in reducing poaching-related threats within protected areas?","volume":"55","author":[{"family":"Moore","given":"Jennifer F."},{"family":"Mulindahabi","given":"Felix"},{"family":"Masozera","given":"Michel K."},{"family":"Nichols","given":"James D."},{"family":"Hines","given":"James E."},{"family":"Turikunkiko","given":"Ezechiel"},{"family":"Oli","given":"Madan K."}],"issued":{"date-parts":[["2018"]]}}},{"id":972,"uris":["http://zotero.org/users/2170232/items/AERVPPNR"],"uri":["http://zotero.org/users/2170232/items/AERVPPNR"],"itemData":{"id":972,"type":"article-journal","container-title":"Journal of Applied Ecology","DOI":"10.1111/1365-2664.12239","ISSN":"00218901","issue":"6","language":"en","page":"1469-1478","source":"CrossRef","title":"Can community outreach alleviate poaching pressure and recover wildlife in South-East Asian protected areas?","volume":"51","author":[{"family":"Steinmetz","given":"Robert"},{"family":"Srirattanaporn","given":"Surasak"},{"family":"Mor-Tip","given":"Jirati"},{"family":"Seuaturien","given":"Naret"}],"editor":[{"family":"Jones","given":"Julia"}],"issued":{"date-parts":[["2014",12]]}}}],"schema":"https://github.com/citation-style-language/schema/raw/master/csl-citation.json"} </w:instrText>
      </w:r>
      <w:r w:rsidR="00A74284">
        <w:fldChar w:fldCharType="separate"/>
      </w:r>
      <w:r w:rsidR="00DD29EF" w:rsidRPr="00DD29EF">
        <w:rPr>
          <w:rFonts w:ascii="Calibri" w:hAnsi="Calibri" w:cs="Calibri"/>
        </w:rPr>
        <w:t>(Andrade and Rhodes, 2012; Moore et al., 2018; Steinmetz et al., 2014)</w:t>
      </w:r>
      <w:r w:rsidR="00A74284">
        <w:fldChar w:fldCharType="end"/>
      </w:r>
      <w:r>
        <w:t xml:space="preserv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 </w:t>
      </w:r>
      <w:proofErr w:type="gramStart"/>
      <w:r>
        <w:t>similar to</w:t>
      </w:r>
      <w:proofErr w:type="gramEnd"/>
      <w:r>
        <w:t xml:space="preserve">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scenario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in scenario 5 to minimise forest loss. In some cases, they can maintain a forest loss trajectory </w:t>
      </w:r>
      <w:proofErr w:type="gramStart"/>
      <w:r>
        <w:t>similar to</w:t>
      </w:r>
      <w:proofErr w:type="gramEnd"/>
      <w:r>
        <w:t xml:space="preserve"> scenarios 1 and 4, yet more often the rate of forest loss is worse, regularly leading to </w:t>
      </w:r>
      <w:r w:rsidR="00D24518">
        <w:t>complete forest loss</w:t>
      </w:r>
      <w:r>
        <w:t xml:space="preserve">. </w:t>
      </w:r>
    </w:p>
    <w:p w14:paraId="2621DBC1" w14:textId="62430BFE" w:rsidR="002D4DF5" w:rsidRDefault="0089199E">
      <w:r>
        <w:t>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w:t>
      </w:r>
      <w:r w:rsidR="00BB6084">
        <w:t xml:space="preserve"> </w:t>
      </w:r>
      <w:r w:rsidR="00BB6084">
        <w:fldChar w:fldCharType="begin"/>
      </w:r>
      <w:r w:rsidR="00BB6084">
        <w:instrText xml:space="preserve"> ADDIN ZOTERO_ITEM CSL_CITATION {"citationID":"ytlrAew1","properties":{"formattedCitation":"(Sohn, 2019)","plainCitation":"(Sohn, 2019)","noteIndex":0},"citationItems":[{"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rsidR="00BB6084">
        <w:fldChar w:fldCharType="separate"/>
      </w:r>
      <w:r w:rsidR="00BB6084" w:rsidRPr="00BB6084">
        <w:rPr>
          <w:rFonts w:ascii="Calibri" w:hAnsi="Calibri" w:cs="Calibri"/>
        </w:rPr>
        <w:t>(Sohn, 2019)</w:t>
      </w:r>
      <w:r w:rsidR="00BB6084">
        <w:fldChar w:fldCharType="end"/>
      </w:r>
      <w:r>
        <w:t>. When long-term budgets are unpredictable, uncertain, and highly variable, landscape managers are often unable to maintain core activities, guarantee continued support for communities and other stakeholders, plan investments strategically,</w:t>
      </w:r>
      <w:r w:rsidR="00321A08">
        <w:t xml:space="preserve"> assess impacts,</w:t>
      </w:r>
      <w:r>
        <w:t xml:space="preserve"> or target investments at the most relevant drivers of biodiversity loss</w:t>
      </w:r>
      <w:r w:rsidR="00505C1D">
        <w:t xml:space="preserve"> </w:t>
      </w:r>
      <w:r w:rsidR="00505C1D">
        <w:fldChar w:fldCharType="begin"/>
      </w:r>
      <w:r w:rsidR="00321A08">
        <w:instrText xml:space="preserve"> ADDIN ZOTERO_ITEM CSL_CITATION {"citationID":"Eu0qATDb","properties":{"formattedCitation":"(Barnes et al., 2018; Gill et al., 2017; Gollin and Probst, 2015; McCarthy et al., 2012)","plainCitation":"(Barnes et al., 2018; Gill et al., 2017; Gollin and Probst, 2015; McCarthy et al., 2012)","noteIndex":0},"citationItems":[{"id":1620,"uris":["http://zotero.org/users/2170232/items/EAZ3GXP4"],"uri":["http://zotero.org/users/2170232/items/EAZ3GXP4"],"itemData":{"id":1620,"type":"article-journal","abstract":"Aichi Target 11 has galvanized expansion of the global protected area network, but there is little evidence that this brings real biodiversity gains. We argue that area-based prioritization risks unintended perverse consequences and that the focus of protected area target development should shift from quantity to quality.","container-title":"Nature Ecology &amp; Evolution","DOI":"10.1038/s41559-018-0501-y","ISSN":"2397-334X","language":"en","page":"1","source":"www.nature.com","title":"Prevent perverse outcomes from global protected area policy","author":[{"family":"Barnes","given":"Megan D."},{"family":"Glew","given":"Louise"},{"family":"Wyborn","given":"Carina"},{"family":"Craigie","given":"Ian D."}],"issued":{"date-parts":[["2018",3,19]]}}},{"id":2867,"uris":["http://zotero.org/users/2170232/items/XHS93V7A"],"uri":["http://zotero.org/users/2170232/items/XHS93V7A"],"itemData":{"id":2867,"type":"article-journal","abstract":"Marine protected areas (MPAs) are increasingly being used globally to conserve marine resources. However, whether many MPAs are being effectively and equitably managed, and how MPA management influences substantive outcomes remain unknown. We developed a global database of management and fish population data (433 and 218 MPAs, respectively) to assess: MPA management processes; the effects of MPAs on fish populations; and relationships between management processes and ecological effects. Here we report that many MPAs failed to meet thresholds for effective and equitable management processes, with widespread shortfalls in staff and financial resources. Although 71% of MPAs positively influenced fish populations, these conservation impacts were highly variable. Staff and budget capacity were the strongest predictors of conservation impact: MPAs with adequate staff capacity had ecological effects 2.9 times greater than MPAs with inadequate capacity. Thus, continued global expansion of MPAs without adequate investment in human and financial capacity is likely to lead to sub-optimal conservation outcomes.","container-title":"Nature","DOI":"10.1038/nature21708","ISSN":"1476-4687","issue":"7647","language":"en","note":"Bandiera_abtest: a\nCg_type: Nature Research Journals\nnumber: 7647\nPrimary_atype: Research\npublisher: Nature Publishing Group\nSubject_term: Decision making;Environmental impact;Sustainability\nSubject_term_id: decision-making;environmental-impact;sustainability","page":"665-669","source":"www.nature.com","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2870,"uris":["http://zotero.org/users/2170232/items/MI4S7CPN"],"uri":["http://zotero.org/users/2170232/items/MI4S7CPN"],"itemData":{"id":2870,"type":"article-journal","abstract":"This paper describes the ways in which changing consumption patterns and production technologies have altered the boundaries between agriculture and food. Increasing income and urbanization have driven a steady increase in the demand for prepared and processed foods, reducing the need for in-home preparation. But this well-documented transition has in turn led to a shift in the structure of the food industry, with manufacturers and processors playing an ever-larger role relative to farmers—most prominently in the US and European countries, but also in the developing world. The shift is evident in employment patterns and trade patterns as well as in production and value addition. We argue that regulatory systems and policies still tend to equate food with farming, reflecting the realities of the last century more than the policy challenges of today.","container-title":"Oxford Review of Economic Policy","DOI":"10.1093/oxrep/grv012","ISSN":"0266-903X","issue":"1","journalAbbreviation":"Oxford Review of Economic Policy","page":"8-25","source":"Silverchair","title":"Food and agriculture: shifting landscapes for policy","title-short":"Food and agriculture","volume":"31","author":[{"family":"Gollin","given":"Douglas"},{"family":"Probst","given":"Lilli Teresa"}],"issued":{"date-parts":[["2015",3,1]]}}},{"id":2727,"uris":["http://zotero.org/users/2170232/items/DYCFGVJV"],"uri":["http://zotero.org/users/2170232/items/DYCFGVJV"],"itemData":{"id":2727,"type":"article-journal","abstract":"&lt;p&gt;World governments have committed to halting human-induced extinctions and safeguarding important sites for biodiversity by 2020, but the financial costs of meeting these targets are largely unknown. We estimate the cost of reducing the extinction risk of all globally threatened bird species (by ≥1 International Union for Conservation of Nature Red List category) to be U.S. $0.875 to $1.23 billion annually over the next decade, of which 12% is currently funded. Incorporating threatened nonavian species increases this total to U.S. $3.41 to $4.76 billion annually. We estimate that protecting and effectively managing all terrestrial sites of global avian conservation significance (11,731 Important Bird Areas) would cost U.S. $65.1 billion annually. Adding sites for other taxa increases this to U.S. $76.1 billion annually. Meeting these targets will require conservation funding to increase by at least an order of magnitude.&lt;/p&gt;","container-title":"Science","DOI":"10.1126/science.1229803","ISSN":"0036-8075, 1095-9203","issue":"6109","language":"en","note":"publisher: American Association for the Advancement of Science\nsection: Report\nPMID: 23065904","page":"946-949","source":"science.sciencemag.org","title":"Financial Costs of Meeting Global Biodiversity Conservation Targets: Current Spending and Unmet Needs","title-short":"Financial Costs of Meeting Global Biodiversity Conservation Targets","volume":"338","author":[{"family":"McCarthy","given":"Donal P."},{"family":"Donald","given":"Paul F."},{"family":"Scharlemann","given":"Jörn P. W."},{"family":"Buchanan","given":"Graeme M."},{"family":"Balmford","given":"Andrew"},{"family":"Green","given":"Jonathan M. H."},{"family":"Bennun","given":"Leon A."},{"family":"Burgess","given":"Neil D."},{"family":"Fishpool","given":"Lincoln D. C."},{"family":"Garnett","given":"Stephen T."},{"family":"Leonard","given":"David L."},{"family":"Maloney","given":"Richard F."},{"family":"Morling","given":"Paul"},{"family":"Schaefer","given":"H. Martin"},{"family":"Symes","given":"Andy"},{"family":"Wiedenfeld","given":"David A."},{"family":"Butchart","given":"Stuart H. M."}],"issued":{"date-parts":[["2012",11,16]]}}}],"schema":"https://github.com/citation-style-language/schema/raw/master/csl-citation.json"} </w:instrText>
      </w:r>
      <w:r w:rsidR="00505C1D">
        <w:fldChar w:fldCharType="separate"/>
      </w:r>
      <w:r w:rsidR="00321A08" w:rsidRPr="00321A08">
        <w:rPr>
          <w:rFonts w:ascii="Calibri" w:hAnsi="Calibri" w:cs="Calibri"/>
        </w:rPr>
        <w:t>(Barnes et al., 2018; Gill et al., 2017; Gollin and Probst, 2015; McCarthy et al., 2012)</w:t>
      </w:r>
      <w:r w:rsidR="00505C1D">
        <w:fldChar w:fldCharType="end"/>
      </w:r>
      <w:r>
        <w:t xml:space="preserve">. In contrast, when core budgets are guaranteed, managers can maintain core activities and investments over the long-term which provides stability and minimises </w:t>
      </w:r>
      <w:commentRangeStart w:id="118"/>
      <w:commentRangeStart w:id="119"/>
      <w:r>
        <w:t>biodiversity loss.</w:t>
      </w:r>
      <w:commentRangeEnd w:id="118"/>
      <w:r w:rsidR="00444C49">
        <w:rPr>
          <w:rStyle w:val="CommentReference"/>
        </w:rPr>
        <w:commentReference w:id="118"/>
      </w:r>
      <w:commentRangeEnd w:id="119"/>
      <w:r w:rsidR="00622F30">
        <w:rPr>
          <w:rStyle w:val="CommentReference"/>
        </w:rPr>
        <w:commentReference w:id="119"/>
      </w:r>
    </w:p>
    <w:p w14:paraId="7BF84810" w14:textId="77777777" w:rsidR="002D4DF5" w:rsidRDefault="0089199E">
      <w:pPr>
        <w:rPr>
          <w:i/>
          <w:iCs/>
        </w:rPr>
      </w:pPr>
      <w:commentRangeStart w:id="120"/>
      <w:r>
        <w:rPr>
          <w:i/>
          <w:iCs/>
        </w:rPr>
        <w:t xml:space="preserve">Key messages </w:t>
      </w:r>
      <w:commentRangeEnd w:id="120"/>
      <w:r w:rsidR="00576391">
        <w:rPr>
          <w:rStyle w:val="CommentReference"/>
        </w:rPr>
        <w:commentReference w:id="120"/>
      </w:r>
    </w:p>
    <w:p w14:paraId="7EF17C8E" w14:textId="7AC29CF8" w:rsidR="002D4DF5" w:rsidRDefault="0089199E">
      <w:r>
        <w:t>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w:t>
      </w:r>
      <w:r w:rsidR="00B81406">
        <w:t xml:space="preserve"> </w:t>
      </w:r>
      <w:r w:rsidR="00B81406">
        <w:fldChar w:fldCharType="begin"/>
      </w:r>
      <w:r w:rsidR="00B81406">
        <w:instrText xml:space="preserve"> ADDIN ZOTERO_ITEM CSL_CITATION {"citationID":"eDYsjV3N","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B81406">
        <w:fldChar w:fldCharType="separate"/>
      </w:r>
      <w:r w:rsidR="00B81406" w:rsidRPr="00B81406">
        <w:rPr>
          <w:rFonts w:ascii="Calibri" w:hAnsi="Calibri" w:cs="Calibri"/>
        </w:rPr>
        <w:t>(Sayer and Wells, 2004)</w:t>
      </w:r>
      <w:r w:rsidR="00B81406">
        <w:fldChar w:fldCharType="end"/>
      </w:r>
      <w:r>
        <w:t xml:space="preserve">.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w:t>
      </w:r>
      <w:r>
        <w:lastRenderedPageBreak/>
        <w:t>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w:t>
      </w:r>
    </w:p>
    <w:p w14:paraId="11443F69" w14:textId="6032EE0D" w:rsidR="002D4DF5" w:rsidRDefault="0089199E">
      <w:r>
        <w:t xml:space="preserve">Simulation studies allow us to investigate possible biodiversity outcomes from a variety of scenarios over time periods much longer than for which we generally have empirical data for. Monitoring data for conservation projects rarely exist over timeframes </w:t>
      </w:r>
      <w:proofErr w:type="gramStart"/>
      <w:r>
        <w:t>as long as</w:t>
      </w:r>
      <w:proofErr w:type="gramEnd"/>
      <w:r>
        <w:t xml:space="preserve">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w:t>
      </w:r>
    </w:p>
    <w:p w14:paraId="0241614F" w14:textId="14C8005D" w:rsidR="002D4DF5" w:rsidRDefault="0089199E">
      <w:pPr>
        <w:rPr>
          <w:i/>
          <w:iCs/>
        </w:rPr>
      </w:pPr>
      <w:r>
        <w:rPr>
          <w:i/>
          <w:iCs/>
        </w:rPr>
        <w:t xml:space="preserve">Conclusions – </w:t>
      </w:r>
      <w:r w:rsidR="00223B57">
        <w:rPr>
          <w:i/>
          <w:iCs/>
        </w:rPr>
        <w:t>the way forward</w:t>
      </w:r>
    </w:p>
    <w:p w14:paraId="213ED617" w14:textId="2A2CAE10" w:rsidR="002D4DF5" w:rsidRDefault="0089199E">
      <w:r>
        <w:t xml:space="preserve">The global conservation community requires a </w:t>
      </w:r>
      <w:commentRangeStart w:id="121"/>
      <w:r>
        <w:t xml:space="preserve">huge increase </w:t>
      </w:r>
      <w:commentRangeEnd w:id="121"/>
      <w:r w:rsidR="00111C63">
        <w:rPr>
          <w:rStyle w:val="CommentReference"/>
        </w:rPr>
        <w:commentReference w:id="121"/>
      </w:r>
      <w:r>
        <w:t xml:space="preserve">in funding if it is to halt the decline in biodiversity and minimise the worst impacts of climate change </w:t>
      </w:r>
      <w:r>
        <w:fldChar w:fldCharType="begin"/>
      </w:r>
      <w:r>
        <w:instrText>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122" w:name="__Fieldmark__1102_362668386"/>
      <w:r>
        <w:rPr>
          <w:rFonts w:cs="Calibri"/>
        </w:rPr>
        <w:t>(Echols et al., 2019; Larson et al., 2021)</w:t>
      </w:r>
      <w:r>
        <w:fldChar w:fldCharType="end"/>
      </w:r>
      <w:bookmarkEnd w:id="122"/>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23" w:name="__Fieldmark__1107_362668386"/>
      <w:r>
        <w:rPr>
          <w:rFonts w:cs="Calibri"/>
        </w:rPr>
        <w:t>(Laufer and Jones, 2021)</w:t>
      </w:r>
      <w:r>
        <w:fldChar w:fldCharType="end"/>
      </w:r>
      <w:bookmarkEnd w:id="123"/>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124" w:name="__Fieldmark__1112_362668386"/>
      <w:r>
        <w:rPr>
          <w:rFonts w:cs="Calibri"/>
        </w:rPr>
        <w:t>(Echols et al., 2019)</w:t>
      </w:r>
      <w:r>
        <w:fldChar w:fldCharType="end"/>
      </w:r>
      <w:bookmarkEnd w:id="124"/>
      <w:r>
        <w:t>.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w:t>
      </w:r>
      <w:r w:rsidR="00574A12">
        <w:t xml:space="preserve"> </w:t>
      </w:r>
      <w:r w:rsidR="00574A12">
        <w:fldChar w:fldCharType="begin"/>
      </w:r>
      <w:r w:rsidR="00574A12">
        <w:instrText xml:space="preserve"> ADDIN ZOTERO_ITEM CSL_CITATION {"citationID":"fmaLmmv1","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 </w:instrText>
      </w:r>
      <w:r w:rsidR="00574A12">
        <w:fldChar w:fldCharType="separate"/>
      </w:r>
      <w:r w:rsidR="00574A12" w:rsidRPr="00574A12">
        <w:rPr>
          <w:rFonts w:ascii="Calibri" w:hAnsi="Calibri" w:cs="Calibri"/>
        </w:rPr>
        <w:t>(Sayer and Wells, 2004)</w:t>
      </w:r>
      <w:r w:rsidR="00574A12">
        <w:fldChar w:fldCharType="end"/>
      </w:r>
      <w:r>
        <w:t xml:space="preserve">. </w:t>
      </w:r>
    </w:p>
    <w:p w14:paraId="02A7E14A" w14:textId="1C865102" w:rsidR="002D4DF5" w:rsidRDefault="0089199E">
      <w:r>
        <w:t xml:space="preserve">There is a wide range of funding sources available to conservationists, yet government and philanthropic sources are the most common </w:t>
      </w:r>
      <w:r>
        <w:fldChar w:fldCharType="begin"/>
      </w:r>
      <w:r>
        <w:instrText>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25" w:name="__Fieldmark__1119_362668386"/>
      <w:r>
        <w:rPr>
          <w:rFonts w:cs="Calibri"/>
        </w:rPr>
        <w:t>(Clark et al., 2018)</w:t>
      </w:r>
      <w:r>
        <w:fldChar w:fldCharType="end"/>
      </w:r>
      <w:bookmarkEnd w:id="125"/>
      <w:r>
        <w:t xml:space="preserve">. The fragility of government funding has been exposed during the Covid-19 global pandemic; around the world there have been shrinking national economies, dramatic increases in emergency government spending, and governments forced to prioritise sectors of the economy for support and recovery </w:t>
      </w:r>
      <w:r>
        <w:fldChar w:fldCharType="begin"/>
      </w:r>
      <w:r>
        <w:instrText>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126" w:name="__Fieldmark__1124_362668386"/>
      <w:r>
        <w:rPr>
          <w:rFonts w:cs="Calibri"/>
        </w:rPr>
        <w:t>(Evans et al., 2020)</w:t>
      </w:r>
      <w:r>
        <w:fldChar w:fldCharType="end"/>
      </w:r>
      <w:bookmarkEnd w:id="126"/>
      <w:r>
        <w:t xml:space="preserve">. Despite the irony, a global pandemic that was most likely caused by overexploitation of the natural environment </w:t>
      </w:r>
      <w:r>
        <w:fldChar w:fldCharType="begin"/>
      </w:r>
      <w:r>
        <w:instrText>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w:instrText>
      </w:r>
      <w:r>
        <w:fldChar w:fldCharType="separate"/>
      </w:r>
      <w:bookmarkStart w:id="127" w:name="__Fieldmark__1129_362668386"/>
      <w:r>
        <w:rPr>
          <w:rFonts w:cs="Calibri"/>
        </w:rPr>
        <w:t>(Lytras et al., 2021)</w:t>
      </w:r>
      <w:r>
        <w:fldChar w:fldCharType="end"/>
      </w:r>
      <w:bookmarkEnd w:id="127"/>
      <w:r>
        <w:t xml:space="preserve"> is likely to cause a decrease in government spending on conservation, at least in </w:t>
      </w:r>
      <w:r>
        <w:lastRenderedPageBreak/>
        <w:t xml:space="preserve">the short term </w:t>
      </w:r>
      <w:r>
        <w:fldChar w:fldCharType="begin"/>
      </w:r>
      <w:r>
        <w:instrText>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128" w:name="__Fieldmark__1134_362668386"/>
      <w:r>
        <w:rPr>
          <w:rFonts w:cs="Calibri"/>
        </w:rPr>
        <w:t>(Corlett et al., 2020; Evans et al., 2020)</w:t>
      </w:r>
      <w:r>
        <w:fldChar w:fldCharType="end"/>
      </w:r>
      <w:bookmarkEnd w:id="128"/>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129" w:name="__Fieldmark__1139_362668386"/>
      <w:r>
        <w:rPr>
          <w:rFonts w:cs="Calibri"/>
        </w:rPr>
        <w:t>(Echols et al., 2019)</w:t>
      </w:r>
      <w:r>
        <w:fldChar w:fldCharType="end"/>
      </w:r>
      <w:bookmarkEnd w:id="129"/>
      <w:r>
        <w:t>.</w:t>
      </w:r>
    </w:p>
    <w:p w14:paraId="7D7A8F73" w14:textId="03AEF19E" w:rsidR="002D4DF5" w:rsidRDefault="0089199E">
      <w:r>
        <w:t xml:space="preserve">There are numerous sources of funding that are available for conservationists to explore. Funding for the environment from philanthropic entities is increasing </w:t>
      </w:r>
      <w:r>
        <w:fldChar w:fldCharType="begin"/>
      </w:r>
      <w:r>
        <w:instrText>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w:instrText>
      </w:r>
      <w:r>
        <w:fldChar w:fldCharType="separate"/>
      </w:r>
      <w:bookmarkStart w:id="130" w:name="__Fieldmark__1146_362668386"/>
      <w:r>
        <w:rPr>
          <w:rFonts w:cs="Calibri"/>
        </w:rPr>
        <w:t>(Gruby et al., 2021)</w:t>
      </w:r>
      <w:r>
        <w:fldChar w:fldCharType="end"/>
      </w:r>
      <w:bookmarkEnd w:id="130"/>
      <w:r>
        <w:t xml:space="preserve">, and the influence of private foundations is growing </w:t>
      </w:r>
      <w:r>
        <w:fldChar w:fldCharType="begin"/>
      </w:r>
      <w:r>
        <w:instrText>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w:instrText>
      </w:r>
      <w:r>
        <w:fldChar w:fldCharType="separate"/>
      </w:r>
      <w:bookmarkStart w:id="131" w:name="__Fieldmark__1151_362668386"/>
      <w:r>
        <w:rPr>
          <w:rFonts w:cs="Calibri"/>
        </w:rPr>
        <w:t>(Betsill et al., 2021)</w:t>
      </w:r>
      <w:r>
        <w:fldChar w:fldCharType="end"/>
      </w:r>
      <w:bookmarkEnd w:id="131"/>
      <w:r>
        <w:t xml:space="preserve">. As independent organisations, foundations have the potential to adapt their funding strategies and mechanisms to maximise effectiveness. If 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w:instrText>
      </w:r>
      <w:r>
        <w:fldChar w:fldCharType="separate"/>
      </w:r>
      <w:bookmarkStart w:id="132" w:name="__Fieldmark__1157_362668386"/>
      <w:r>
        <w:rPr>
          <w:rFonts w:cs="Calibri"/>
        </w:rPr>
        <w:t>(Freeling and Connell, 2020)</w:t>
      </w:r>
      <w:r>
        <w:fldChar w:fldCharType="end"/>
      </w:r>
      <w:bookmarkEnd w:id="132"/>
      <w:r>
        <w:t xml:space="preserve">, giving the conservation sector an opportunity to shape the charitable funding landscape using empirical evidence. Global environmental agendas have driven the creation of global funds such as the </w:t>
      </w:r>
      <w:proofErr w:type="spellStart"/>
      <w:r>
        <w:t>BioCarbon</w:t>
      </w:r>
      <w:proofErr w:type="spellEnd"/>
      <w:r>
        <w:t xml:space="preserve"> Fund managed by the world bank (</w:t>
      </w:r>
      <w:hyperlink r:id="rId16">
        <w:r>
          <w:rPr>
            <w:rStyle w:val="InternetLink"/>
          </w:rPr>
          <w:t>www.biocarbonfund-isfl.org</w:t>
        </w:r>
      </w:hyperlink>
      <w:r>
        <w:t>), the Global Environment Facility (</w:t>
      </w:r>
      <w:hyperlink r:id="rId17">
        <w:r>
          <w:rPr>
            <w:rStyle w:val="InternetLink"/>
          </w:rPr>
          <w:t>www.thegef.org</w:t>
        </w:r>
      </w:hyperlink>
      <w:r>
        <w:t>), and the Green Climate Fund (</w:t>
      </w:r>
      <w:r>
        <w:rPr>
          <w:rStyle w:val="InternetLink"/>
        </w:rPr>
        <w:t>www.greenclimate.fund</w:t>
      </w:r>
      <w:r>
        <w:rPr>
          <w:rStyle w:val="InternetLink"/>
          <w:color w:val="auto"/>
          <w:u w:val="none"/>
        </w:rPr>
        <w:t>), all</w:t>
      </w:r>
      <w:r>
        <w:t xml:space="preserve"> of which are large enough to operate at a variety of spatial and temporal scales </w:t>
      </w:r>
      <w:r>
        <w:fldChar w:fldCharType="begin"/>
      </w:r>
      <w:r>
        <w:instrText>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33" w:name="__Fieldmark__1174_362668386"/>
      <w:r>
        <w:rPr>
          <w:rFonts w:cs="Calibri"/>
        </w:rPr>
        <w:t>(Clark et al., 2018)</w:t>
      </w:r>
      <w:r>
        <w:fldChar w:fldCharType="end"/>
      </w:r>
      <w:bookmarkEnd w:id="133"/>
      <w:r>
        <w:t xml:space="preserve">. </w:t>
      </w:r>
    </w:p>
    <w:p w14:paraId="007F8FB9" w14:textId="7FFDE893" w:rsidR="00BC1DD8" w:rsidRDefault="00640B53" w:rsidP="00BC1DD8">
      <w:r>
        <w:t>Payment for environmental services (PES) schemes are market-based mechanism</w:t>
      </w:r>
      <w:r w:rsidR="003F20B0">
        <w:t>s</w:t>
      </w:r>
      <w:r>
        <w:t xml:space="preserve"> that can provide additional, and potentially long-term, funding for conservation by </w:t>
      </w:r>
      <w:r w:rsidR="00803620">
        <w:t xml:space="preserve">providing financial incentives for certain land management practices that </w:t>
      </w:r>
      <w:r w:rsidR="003F20B0">
        <w:t xml:space="preserve">preserve benefits generated by natural systems </w:t>
      </w:r>
      <w:r w:rsidR="003F20B0">
        <w:fldChar w:fldCharType="begin"/>
      </w:r>
      <w:r w:rsidR="003F20B0">
        <w:instrText xml:space="preserve"> ADDIN ZOTERO_ITEM CSL_CITATION {"citationID":"JwsZF0T7","properties":{"formattedCitation":"(Redford and Adams, 2009)","plainCitation":"(Redford and Adams, 2009)","noteIndex":0},"citationItems":[{"id":2872,"uris":["http://zotero.org/users/2170232/items/Q66CXYTS"],"uri":["http://zotero.org/users/2170232/items/Q66CXYTS"],"itemData":{"id":2872,"type":"article-journal","container-title":"Conservation Biology","DOI":"10.1111/j.1523-1739.2009.01271.x","ISSN":"1523-1739","issue":"4","language":"en","note":"_eprint: https://onlinelibrary.wiley.com/doi/pdf/10.1111/j.1523-1739.2009.01271.x","page":"785-787","source":"Wiley Online Library","title":"Payment for Ecosystem Services and the Challenge of Saving Nature","volume":"23","author":[{"family":"Redford","given":"Kent H."},{"family":"Adams","given":"William M."}],"issued":{"date-parts":[["2009"]]}}}],"schema":"https://github.com/citation-style-language/schema/raw/master/csl-citation.json"} </w:instrText>
      </w:r>
      <w:r w:rsidR="003F20B0">
        <w:fldChar w:fldCharType="separate"/>
      </w:r>
      <w:r w:rsidR="003F20B0" w:rsidRPr="003F20B0">
        <w:rPr>
          <w:rFonts w:ascii="Calibri" w:hAnsi="Calibri" w:cs="Calibri"/>
        </w:rPr>
        <w:t>(Redford and Adams, 2009)</w:t>
      </w:r>
      <w:r w:rsidR="003F20B0">
        <w:fldChar w:fldCharType="end"/>
      </w:r>
      <w:r w:rsidR="003F20B0">
        <w:t xml:space="preserve">. </w:t>
      </w:r>
      <w:r w:rsidR="00A457CE">
        <w:t xml:space="preserve">Over the last two decades, the number of PES programmes have expanded rapidly around the world, with over 550 active programmes covering watersheds, biodiversity and habitats, and forest and carbon </w:t>
      </w:r>
      <w:r w:rsidR="00A457CE">
        <w:fldChar w:fldCharType="begin"/>
      </w:r>
      <w:r w:rsidR="00A457CE">
        <w:instrText xml:space="preserve"> ADDIN ZOTERO_ITEM CSL_CITATION {"citationID":"dlo2I8KU","properties":{"formattedCitation":"(Salzman et al., 2018)","plainCitation":"(Salzman et al., 2018)","noteIndex":0},"citationItems":[{"id":2822,"uris":["http://zotero.org/users/2170232/items/HRZYTNZP"],"uri":["http://zotero.org/users/2170232/items/HRZYTNZP"],"itemData":{"id":2822,"type":"article-journal","abstract":"Recent decades have witnessed a considerable increase in Payments for Ecosystem Services (PES)—programmes that exchange value for land management practices intended to provide or ensure ecosystem services—with over 550 active programmes around the globe and an estimated US$36–42 billion in annual transactions. PES represent a recent policy instrument with often very different programmes operating at local, regional and national levels. Despite the growth of these programmes, comprehensive and reliable data have proven difficult to find. This Analysis provides an assessment of the trends and current status of PES mechanisms—user-financed, government-financed and compliance—across the domains of water, biodiversity, and forest and land-use carbon around the world. We report the various dimensions of growth over the past decade (number of programmes, geographical spread, dollar value) to understand better the range of PES mechanisms over time and to examine which factors have contributed to or hindered growth. Four key features stand out for scaling up PES: motivated buyers, motivated sellers, metrics and low-transaction-cost institutions.","container-title":"Nature Sustainability","DOI":"10.1038/s41893-018-0033-0","ISSN":"2398-9629","issue":"3","journalAbbreviation":"Nat Sustain","language":"en","note":"Bandiera_abtest: a\nCg_type: Nature Research Journals\nnumber: 3\nPrimary_atype: Research\npublisher: Nature Publishing Group\nSubject_term: Ecosystem services;Environmental economics;Sustainability\nSubject_term_id: ecosystem-services;environmental-economics;sustainability","page":"136-144","source":"www.nature.com","title":"The global status and trends of Payments for Ecosystem Services","volume":"1","author":[{"family":"Salzman","given":"James"},{"family":"Bennett","given":"Genevieve"},{"family":"Carroll","given":"Nathaniel"},{"family":"Goldstein","given":"Allie"},{"family":"Jenkins","given":"Michael"}],"issued":{"date-parts":[["2018",3]]}}}],"schema":"https://github.com/citation-style-language/schema/raw/master/csl-citation.json"} </w:instrText>
      </w:r>
      <w:r w:rsidR="00A457CE">
        <w:fldChar w:fldCharType="separate"/>
      </w:r>
      <w:r w:rsidR="00A457CE" w:rsidRPr="00A457CE">
        <w:rPr>
          <w:rFonts w:ascii="Calibri" w:hAnsi="Calibri" w:cs="Calibri"/>
        </w:rPr>
        <w:t>(Salzman et al., 2018)</w:t>
      </w:r>
      <w:r w:rsidR="00A457CE">
        <w:fldChar w:fldCharType="end"/>
      </w:r>
      <w:r w:rsidR="00A457CE">
        <w:t xml:space="preserve">. </w:t>
      </w:r>
      <w:r w:rsidR="00733289">
        <w:t xml:space="preserve">In contrast to traditional grant-based funding, PES has the potential to provide steady, long-term funds for conservation </w:t>
      </w:r>
      <w:r w:rsidR="00733289">
        <w:fldChar w:fldCharType="begin"/>
      </w:r>
      <w:r w:rsidR="00733289">
        <w:instrText xml:space="preserve"> ADDIN ZOTERO_ITEM CSL_CITATION {"citationID":"8vfnGeDv","properties":{"formattedCitation":"(Hein et al., 2013)","plainCitation":"(Hein et al., 2013)","noteIndex":0},"citationItems":[{"id":2828,"uris":["http://zotero.org/users/2170232/items/VFMQNNYK"],"uri":["http://zotero.org/users/2170232/items/VFMQNNYK"],"itemData":{"id":2828,"type":"article-journal","abstract":"It is generally recognized that addressing the ongoing loss of global biodiversity requires a substantial increase in funding for conservation activities, particularly in developing countries. An increasing interest in Payment Mechanisms for Ecosystem Services (PES) begs the question of whether a focus on developing payment mechanisms will also reduce the ongoing loss of global biodiversity. We review, firstly, current flows of funds for biodiversity conservation, including PES and other market mechanisms, and secondly, the opportunities and constraints of PES to contribute to biodiversity protection globally. We argue that PES can and should make an important contribution, but that it will not be sufficient to rely on PES alone to finance the actions necessary to substantially reduce biodiversity loss. In response to the identified constraints, we believe there is a need to develop additional funding mechanisms specifically targeted at biodiversity conservation.","collection-title":"Terrestrial systems","container-title":"Current Opinion in Environmental Sustainability","DOI":"10.1016/j.cosust.2012.12.004","ISSN":"1877-3435","issue":"1","journalAbbreviation":"Current Opinion in Environmental Sustainability","language":"en","page":"87-93","source":"ScienceDirect","title":"Payments for ecosystem services and the financing of global biodiversity conservation","volume":"5","author":[{"family":"Hein","given":"Lars"},{"family":"Miller","given":"Daniel C"},{"family":"Groot","given":"Rudolf","non-dropping-particle":"de"}],"issued":{"date-parts":[["2013",3,1]]}}}],"schema":"https://github.com/citation-style-language/schema/raw/master/csl-citation.json"} </w:instrText>
      </w:r>
      <w:r w:rsidR="00733289">
        <w:fldChar w:fldCharType="separate"/>
      </w:r>
      <w:r w:rsidR="00733289" w:rsidRPr="00733289">
        <w:rPr>
          <w:rFonts w:ascii="Calibri" w:hAnsi="Calibri" w:cs="Calibri"/>
        </w:rPr>
        <w:t>(Hein et al., 2013)</w:t>
      </w:r>
      <w:r w:rsidR="00733289">
        <w:fldChar w:fldCharType="end"/>
      </w:r>
      <w:r w:rsidR="00733289">
        <w:t xml:space="preserve">. This potential is, however, contingent on the motivations of participants of a given scheme and their willingness to participate over the long-term </w:t>
      </w:r>
      <w:r w:rsidR="00733289">
        <w:fldChar w:fldCharType="begin"/>
      </w:r>
      <w:r w:rsidR="00733289">
        <w:instrText xml:space="preserve"> ADDIN ZOTERO_ITEM CSL_CITATION {"citationID":"Rr34sRWh","properties":{"formattedCitation":"(Fisher, 2012)","plainCitation":"(Fisher, 2012)","noteIndex":0},"citationItems":[{"id":2874,"uris":["http://zotero.org/users/2170232/items/CPUXPQAF"],"uri":["http://zotero.org/users/2170232/items/CPUXPQAF"],"itemData":{"id":2874,"type":"article-journal","abstract":"A key question in the literature on payments for ecosystem services (PES) is how payments incentivize conservation action and, in particular, how they interact with other motivations, including motivations for environmental stewardship. Related to this question are concerns about the temporal sustainability of PES: what happens when payments cease and whether a ‘no pay, no care’ environmental ethic is fostered. I present empirical research from a case study in western Uganda, where forest-adjacent communities are paid in exchange for planting trees on private lands, for carbon sequestration. The study demonstrates the range of values people have for trees in the landscape and the range of motivations for participating in PES schemes. However, the analysis shows that payments are clearly the main motivation for involvement, except in one area where people are more motivated by aesthetic and existence values for trees. Given the widespread importance of money in motivating involvement, I investigate the profitability of participation over time. This profitability analysis, in combination with qualitative data on perceptions of, and plans for, the future, contributes to understanding the temporal sustainability of PES. I draw on various strands of evidence to argue that the way participants prioritize payments may constitute a threat to the long-term maintenance of PES activities, particularly in situations such as in this case study, in which there is a mismatch between payments and contract length.","container-title":"Oryx","DOI":"10.1017/S0030605311001384","ISSN":"1365-3008, 0030-6053","issue":"1","language":"en","note":"publisher: Cambridge University Press","page":"45-54","source":"Cambridge University Press","title":"No pay, no care? A case study exploring motivations for participation in payments for ecosystem services in Uganda","title-short":"No pay, no care?","volume":"46","author":[{"family":"Fisher","given":"Janet"}],"issued":{"date-parts":[["2012",1]]}}}],"schema":"https://github.com/citation-style-language/schema/raw/master/csl-citation.json"} </w:instrText>
      </w:r>
      <w:r w:rsidR="00733289">
        <w:fldChar w:fldCharType="separate"/>
      </w:r>
      <w:r w:rsidR="00733289" w:rsidRPr="00733289">
        <w:rPr>
          <w:rFonts w:ascii="Calibri" w:hAnsi="Calibri" w:cs="Calibri"/>
        </w:rPr>
        <w:t>(Fisher, 2012)</w:t>
      </w:r>
      <w:r w:rsidR="00733289">
        <w:fldChar w:fldCharType="end"/>
      </w:r>
      <w:r w:rsidR="00733289">
        <w:t xml:space="preserve">. There are many case studies that demonstrate successful PES projects </w:t>
      </w:r>
      <w:r w:rsidR="00733289">
        <w:fldChar w:fldCharType="begin"/>
      </w:r>
      <w:r w:rsidR="00BC1DD8">
        <w:instrText xml:space="preserve"> ADDIN ZOTERO_ITEM CSL_CITATION {"citationID":"bdsaExIY","properties":{"formattedCitation":"(Clements and Milner-Gulland, 2015; Ingram et al., 2014; Jayachandran et al., 2016; Zheng et al., 2013)","plainCitation":"(Clements and Milner-Gulland, 2015; Ingram et al., 2014; Jayachandran et al., 2016; Zheng et al., 2013)","noteIndex":0},"citationItems":[{"id":2854,"uris":["http://zotero.org/users/2170232/items/Y6P4VP5J"],"uri":["http://zotero.org/users/2170232/items/Y6P4VP5J"],"itemData":{"id":2854,"type":"article-journal","abstract":"The potential impacts of payments for environmental services (PES) and protected areas (PAs) on environmental outcomes and local livelihoods in developing countries are contentious and have been widely debated. The available evidence is sparse, with few rigorous evaluations of the environmental and social impacts of PAs and particularly of PES. We measured the impacts on forests and human well-being of three different PES programs instituted within two PAs in northern Cambodia, using a panel of intervention villages and matched controls. Both PES and PAs delivered additional environmental outcomes relative to the counterfactual: reducing deforestation rates significantly relative to controls. PAs increased security of access to land and forest resources for local households, benefiting forest resource users but restricting households’ ability to expand and diversify their agriculture. The impacts of PES on household well-being were related to the magnitude of the payments provided. The two higher paying market-linked PES programs had significant positive impacts, whereas a lower paying program that targeted biodiversity protection had no detectable effect on livelihoods, despite its positive environmental outcomes. Households that signed up for the higher paying PES programs, however, typically needed more capital assets; hence, they were less poor and more food secure than other villagers. Therefore, whereas the impacts of PAs on household well-being were limited overall and varied between livelihood strategies, the PES programs had significant positive impacts on livelihoods for those that could afford to participate. Our results are consistent with theories that PES, when designed appropriately, can be a powerful new tool for delivering conservation goals whilst benefiting local people.","container-title":"Conservation Biology","DOI":"10.1111/cobi.12423","ISSN":"1523-1739","issue":"1","language":"es","note":"_eprint: https://onlinelibrary.wiley.com/doi/pdf/10.1111/cobi.12423","page":"78-87","source":"Wiley Online Library","title":"Impact of payments for environmental services and protected areas on local livelihoods and forest conservation in northern Cambodia","volume":"29","author":[{"family":"Clements","given":"Tom"},{"family":"Milner-Gulland","given":"E. J."}],"issued":{"date-parts":[["2015"]]}}},{"id":2826,"uris":["http://zotero.org/users/2170232/items/F96WIQCU"],"uri":["http://zotero.org/users/2170232/items/F96WIQCU"],"itemData":{"id":2826,"type":"article-journal","abstract":"Payments for Ecosystem Services (PES) represent a mechanism for promoting sustainable management of ecosystem services, and can also be useful for supporting rural development. However, few studies have demonstrated quantitatively the benefits for biodiversity and rural communities resulting from PES. In this paper we review four initiatives in Guatemala, Cambodia, and Tanzania that were designed to support the conservation of biodiversity through the use of community-based PES. Each case study documents the utility of PES for conserving biodiversity and enhancing rural livelihoods and, from these examples, we distill general lessons learned about the use of PES for conserving biodiversity and supporting poverty reduction in rural areas of tropical, developing countries.","container-title":"Ecosystem Services","DOI":"10.1016/j.ecoser.2013.12.003","ISSN":"2212-0416","journalAbbreviation":"Ecosystem Services","language":"en","page":"10-21","source":"ScienceDirect","title":"Evidence of Payments for Ecosystem Services as a mechanism for supporting biodiversity conservation and rural livelihoods","volume":"7","author":[{"family":"Ingram","given":"Jane Carter"},{"family":"Wilkie","given":"David"},{"family":"Clements","given":"Tom"},{"family":"McNab","given":"Roan Balas"},{"family":"Nelson","given":"Fred"},{"family":"Baur","given":"Erick Hogan"},{"family":"Sachedina","given":"Hassanali T."},{"family":"Peterson","given":"David Dean"},{"family":"Foley","given":"Charles Andrew Harold"}],"issued":{"date-parts":[["2014",3,1]]}}},{"id":2876,"uris":["http://zotero.org/users/2170232/items/STDTRNXD"],"uri":["http://zotero.org/users/2170232/items/STDTRNXD"],"itemData":{"id":2876,"type":"report","abstract":"This paper evaluates a Payments for Ecosystem Services (PES) program in western Uganda that offered forest-owning households cash payments if they conserved their forest. The program was implemented as a randomized trial in 121 villages, 60 of which received the program for two years. The PES program reduced deforestation and forest degradation: Tree cover, measured using high-resolution satellite imagery, declined by 2% to 5% in treatment villages compared to 7% to 10% in control villages during the study period. We find no evidence of shifting of tree-cutting to nearby land. We then use the estimated effect size and the \"social cost of carbon\" to value the delayed carbon dioxide emissions, and compare this benefit to the program's cost.","genre":"Working Paper","note":"collection-title: Working Paper Series\nDOI: 10.3386/w22378","number":"22378","publisher":"National Bureau of Economic Research","source":"National Bureau of Economic Research","title":"Cash for Carbon: A Randomized Controlled Trial of Payments for Ecosystem Services to Reduce Deforestation","title-short":"Cash for Carbon","URL":"https://www.nber.org/papers/w22378","author":[{"family":"Jayachandran","given":"Seema"},{"family":"Laat","given":"Joost","non-dropping-particle":"de"},{"family":"Lambin","given":"Eric F."},{"family":"Stanton","given":"Charlotte Y."}],"accessed":{"date-parts":[["2021",10,13]]},"issued":{"date-parts":[["2016",6]]}}},{"id":2877,"uris":["http://zotero.org/users/2170232/items/WLK6H5LT"],"uri":["http://zotero.org/users/2170232/items/WLK6H5LT"],"itemData":{"id":2877,"type":"article-journal","abstract":"Despite broad interest in using payment for ecosystem services to promote changes in the use of natural capital, there are few expost assessments of impacts of payment for ecosystem services programs on ecosystem service provision, program cost, and changes in livelihoods resulting from program participation. In this paper, we evaluate the Paddy Land-to-Dry Land (PLDL) program in Beijing, China, and associated changes in service providers’ livelihood activities. The PLDL is a land use conversion program that aims to protect water quality and quantity for the only surface water reservoir that serves Beijing, China’s capital city with nearly 20 million residents. Our analysis integrates hydrologic data with household survey data and shows that the PLDL generates benefits of improved water quantity and quality that exceed the costs of reduced agricultural output. The PLDL has an overall benefit–cost ratio of 1.5, and both downstream beneficiaries and upstream providers gain from the program. Household data show that changes in livelihood activities may offset some of the desired effects of the program through increased expenditures on agricultural fertilizers. Overall, however, reductions in fertilizer leaching from land use change dominate so that the program still has a positive net impact on water quality. This program is a successful example of water users paying upstream landholders to improve water quantity and quality through land use change. Program evaluation also highlights the importance of considering behavioral changes by program participants.","container-title":"Proceedings of the National Academy of Sciences","DOI":"10.1073/pnas.1312324110","ISSN":"0027-8424, 1091-6490","issue":"41","journalAbbreviation":"PNAS","language":"en","note":"publisher: National Academy of Sciences\nsection: Biological Sciences\nPMID: 24003160","page":"16681-16686","source":"www.pnas.org","title":"Benefits, costs, and livelihood implications of a regional payment for ecosystem service program","volume":"110","author":[{"family":"Zheng","given":"Hua"},{"family":"Robinson","given":"Brian E."},{"family":"Liang","given":"Yi-Cheng"},{"family":"Polasky","given":"Stephen"},{"family":"Ma","given":"Dong-Chun"},{"family":"Wang","given":"Feng-Chun"},{"family":"Ruckelshaus","given":"Mary"},{"family":"Ouyang","given":"Zhi-Yun"},{"family":"Daily","given":"Gretchen C."}],"issued":{"date-parts":[["2013",10,8]]}}}],"schema":"https://github.com/citation-style-language/schema/raw/master/csl-citation.json"} </w:instrText>
      </w:r>
      <w:r w:rsidR="00733289">
        <w:fldChar w:fldCharType="separate"/>
      </w:r>
      <w:r w:rsidR="00BC1DD8" w:rsidRPr="00BC1DD8">
        <w:rPr>
          <w:rFonts w:ascii="Calibri" w:hAnsi="Calibri" w:cs="Calibri"/>
        </w:rPr>
        <w:t>(</w:t>
      </w:r>
      <w:r w:rsidR="00BC1DD8">
        <w:rPr>
          <w:rFonts w:ascii="Calibri" w:hAnsi="Calibri" w:cs="Calibri"/>
        </w:rPr>
        <w:t xml:space="preserve">e.g., </w:t>
      </w:r>
      <w:r w:rsidR="00BC1DD8" w:rsidRPr="00BC1DD8">
        <w:rPr>
          <w:rFonts w:ascii="Calibri" w:hAnsi="Calibri" w:cs="Calibri"/>
        </w:rPr>
        <w:t>Clements and Milner-Gulland, 2015; Ingram et al., 2014; Jayachandran et al., 2016; Zheng et al., 2013)</w:t>
      </w:r>
      <w:r w:rsidR="00733289">
        <w:fldChar w:fldCharType="end"/>
      </w:r>
      <w:r w:rsidR="00180B63">
        <w:t>, yet</w:t>
      </w:r>
      <w:r w:rsidR="00AB2E08">
        <w:t xml:space="preserve"> a lack of effective monitoring of PES programmes globally means</w:t>
      </w:r>
      <w:r w:rsidR="00180B63">
        <w:t xml:space="preserve"> </w:t>
      </w:r>
      <w:r w:rsidR="00AB2E08">
        <w:t xml:space="preserve">there is still insufficient evidence that these market-based mechanisms provide a net benefit to nature </w:t>
      </w:r>
      <w:r w:rsidR="00AB2E08">
        <w:fldChar w:fldCharType="begin"/>
      </w:r>
      <w:r w:rsidR="00BC1DD8">
        <w:instrText xml:space="preserve"> ADDIN ZOTERO_ITEM CSL_CITATION {"citationID":"9OxK16vX","properties":{"formattedCitation":"(Ingram et al., 2014; Salzman et al., 2018)","plainCitation":"(Ingram et al., 2014; Salzman et al., 2018)","noteIndex":0},"citationItems":[{"id":2826,"uris":["http://zotero.org/users/2170232/items/F96WIQCU"],"uri":["http://zotero.org/users/2170232/items/F96WIQCU"],"itemData":{"id":2826,"type":"article-journal","abstract":"Payments for Ecosystem Services (PES) represent a mechanism for promoting sustainable management of ecosystem services, and can also be useful for supporting rural development. However, few studies have demonstrated quantitatively the benefits for biodiversity and rural communities resulting from PES. In this paper we review four initiatives in Guatemala, Cambodia, and Tanzania that were designed to support the conservation of biodiversity through the use of community-based PES. Each case study documents the utility of PES for conserving biodiversity and enhancing rural livelihoods and, from these examples, we distill general lessons learned about the use of PES for conserving biodiversity and supporting poverty reduction in rural areas of tropical, developing countries.","container-title":"Ecosystem Services","DOI":"10.1016/j.ecoser.2013.12.003","ISSN":"2212-0416","journalAbbreviation":"Ecosystem Services","language":"en","page":"10-21","source":"ScienceDirect","title":"Evidence of Payments for Ecosystem Services as a mechanism for supporting biodiversity conservation and rural livelihoods","volume":"7","author":[{"family":"Ingram","given":"Jane Carter"},{"family":"Wilkie","given":"David"},{"family":"Clements","given":"Tom"},{"family":"McNab","given":"Roan Balas"},{"family":"Nelson","given":"Fred"},{"family":"Baur","given":"Erick Hogan"},{"family":"Sachedina","given":"Hassanali T."},{"family":"Peterson","given":"David Dean"},{"family":"Foley","given":"Charles Andrew Harold"}],"issued":{"date-parts":[["2014",3,1]]}}},{"id":2822,"uris":["http://zotero.org/users/2170232/items/HRZYTNZP"],"uri":["http://zotero.org/users/2170232/items/HRZYTNZP"],"itemData":{"id":2822,"type":"article-journal","abstract":"Recent decades have witnessed a considerable increase in Payments for Ecosystem Services (PES)—programmes that exchange value for land management practices intended to provide or ensure ecosystem services—with over 550 active programmes around the globe and an estimated US$36–42 billion in annual transactions. PES represent a recent policy instrument with often very different programmes operating at local, regional and national levels. Despite the growth of these programmes, comprehensive and reliable data have proven difficult to find. This Analysis provides an assessment of the trends and current status of PES mechanisms—user-financed, government-financed and compliance—across the domains of water, biodiversity, and forest and land-use carbon around the world. We report the various dimensions of growth over the past decade (number of programmes, geographical spread, dollar value) to understand better the range of PES mechanisms over time and to examine which factors have contributed to or hindered growth. Four key features stand out for scaling up PES: motivated buyers, motivated sellers, metrics and low-transaction-cost institutions.","container-title":"Nature Sustainability","DOI":"10.1038/s41893-018-0033-0","ISSN":"2398-9629","issue":"3","journalAbbreviation":"Nat Sustain","language":"en","note":"Bandiera_abtest: a\nCg_type: Nature Research Journals\nnumber: 3\nPrimary_atype: Research\npublisher: Nature Publishing Group\nSubject_term: Ecosystem services;Environmental economics;Sustainability\nSubject_term_id: ecosystem-services;environmental-economics;sustainability","page":"136-144","source":"www.nature.com","title":"The global status and trends of Payments for Ecosystem Services","volume":"1","author":[{"family":"Salzman","given":"James"},{"family":"Bennett","given":"Genevieve"},{"family":"Carroll","given":"Nathaniel"},{"family":"Goldstein","given":"Allie"},{"family":"Jenkins","given":"Michael"}],"issued":{"date-parts":[["2018",3]]}}}],"schema":"https://github.com/citation-style-language/schema/raw/master/csl-citation.json"} </w:instrText>
      </w:r>
      <w:r w:rsidR="00AB2E08">
        <w:fldChar w:fldCharType="separate"/>
      </w:r>
      <w:r w:rsidR="00BC1DD8" w:rsidRPr="00BC1DD8">
        <w:rPr>
          <w:rFonts w:ascii="Calibri" w:hAnsi="Calibri" w:cs="Calibri"/>
        </w:rPr>
        <w:t>(Ingram et al., 2014; Salzman et al., 2018)</w:t>
      </w:r>
      <w:r w:rsidR="00AB2E08">
        <w:fldChar w:fldCharType="end"/>
      </w:r>
      <w:r w:rsidR="00AB2E08">
        <w:t xml:space="preserve">. Although likely an important component of the conservation toolbox, </w:t>
      </w:r>
      <w:r w:rsidR="00BC1DD8">
        <w:t>and a potential source of stable, long-term funding for conservation, the development of PES projects should be careful, context-specific, and designed with robust monitoring to ensure</w:t>
      </w:r>
      <w:r w:rsidR="00574A12">
        <w:t xml:space="preserve"> long-term</w:t>
      </w:r>
      <w:r w:rsidR="00BC1DD8">
        <w:t xml:space="preserve"> effectiveness </w:t>
      </w:r>
      <w:r w:rsidR="00BC1DD8">
        <w:fldChar w:fldCharType="begin"/>
      </w:r>
      <w:r w:rsidR="00BC1DD8">
        <w:instrText xml:space="preserve"> ADDIN ZOTERO_ITEM CSL_CITATION {"citationID":"1XPnaDA2","properties":{"formattedCitation":"(Hein et al., 2013; Redford and Adams, 2009)","plainCitation":"(Hein et al., 2013; Redford and Adams, 2009)","noteIndex":0},"citationItems":[{"id":2828,"uris":["http://zotero.org/users/2170232/items/VFMQNNYK"],"uri":["http://zotero.org/users/2170232/items/VFMQNNYK"],"itemData":{"id":2828,"type":"article-journal","abstract":"It is generally recognized that addressing the ongoing loss of global biodiversity requires a substantial increase in funding for conservation activities, particularly in developing countries. An increasing interest in Payment Mechanisms for Ecosystem Services (PES) begs the question of whether a focus on developing payment mechanisms will also reduce the ongoing loss of global biodiversity. We review, firstly, current flows of funds for biodiversity conservation, including PES and other market mechanisms, and secondly, the opportunities and constraints of PES to contribute to biodiversity protection globally. We argue that PES can and should make an important contribution, but that it will not be sufficient to rely on PES alone to finance the actions necessary to substantially reduce biodiversity loss. In response to the identified constraints, we believe there is a need to develop additional funding mechanisms specifically targeted at biodiversity conservation.","collection-title":"Terrestrial systems","container-title":"Current Opinion in Environmental Sustainability","DOI":"10.1016/j.cosust.2012.12.004","ISSN":"1877-3435","issue":"1","journalAbbreviation":"Current Opinion in Environmental Sustainability","language":"en","page":"87-93","source":"ScienceDirect","title":"Payments for ecosystem services and the financing of global biodiversity conservation","volume":"5","author":[{"family":"Hein","given":"Lars"},{"family":"Miller","given":"Daniel C"},{"family":"Groot","given":"Rudolf","non-dropping-particle":"de"}],"issued":{"date-parts":[["2013",3,1]]}}},{"id":2872,"uris":["http://zotero.org/users/2170232/items/Q66CXYTS"],"uri":["http://zotero.org/users/2170232/items/Q66CXYTS"],"itemData":{"id":2872,"type":"article-journal","container-title":"Conservation Biology","DOI":"10.1111/j.1523-1739.2009.01271.x","ISSN":"1523-1739","issue":"4","language":"en","note":"_eprint: https://onlinelibrary.wiley.com/doi/pdf/10.1111/j.1523-1739.2009.01271.x","page":"785-787","source":"Wiley Online Library","title":"Payment for Ecosystem Services and the Challenge of Saving Nature","volume":"23","author":[{"family":"Redford","given":"Kent H."},{"family":"Adams","given":"William M."}],"issued":{"date-parts":[["2009"]]}}}],"schema":"https://github.com/citation-style-language/schema/raw/master/csl-citation.json"} </w:instrText>
      </w:r>
      <w:r w:rsidR="00BC1DD8">
        <w:fldChar w:fldCharType="separate"/>
      </w:r>
      <w:r w:rsidR="00BC1DD8" w:rsidRPr="00BC1DD8">
        <w:rPr>
          <w:rFonts w:ascii="Calibri" w:hAnsi="Calibri" w:cs="Calibri"/>
        </w:rPr>
        <w:t>(Hein et al., 2013; Redford and Adams, 2009)</w:t>
      </w:r>
      <w:r w:rsidR="00BC1DD8">
        <w:fldChar w:fldCharType="end"/>
      </w:r>
      <w:r w:rsidR="00BC1DD8">
        <w:t xml:space="preserve">.  </w:t>
      </w:r>
    </w:p>
    <w:p w14:paraId="61DE1821" w14:textId="41051851" w:rsidR="002D4DF5" w:rsidRDefault="00622F30">
      <w:r>
        <w:t>Another</w:t>
      </w:r>
      <w:r w:rsidR="0089199E">
        <w:t xml:space="preserve"> promising avenue for </w:t>
      </w:r>
      <w:r>
        <w:t xml:space="preserve">market-based </w:t>
      </w:r>
      <w:r w:rsidR="0089199E">
        <w:t xml:space="preserve">environmental funding is private finance, the power of which is yet to be fully realised </w:t>
      </w:r>
      <w:r w:rsidR="0089199E">
        <w:fldChar w:fldCharType="begin"/>
      </w:r>
      <w:r w:rsidR="0089199E">
        <w:instrText>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rsidR="0089199E">
        <w:fldChar w:fldCharType="separate"/>
      </w:r>
      <w:bookmarkStart w:id="134" w:name="__Fieldmark__1181_362668386"/>
      <w:r w:rsidR="0089199E">
        <w:rPr>
          <w:rFonts w:cs="Calibri"/>
        </w:rPr>
        <w:t>(Clark et al., 2018)</w:t>
      </w:r>
      <w:r w:rsidR="0089199E">
        <w:fldChar w:fldCharType="end"/>
      </w:r>
      <w:bookmarkEnd w:id="134"/>
      <w:r w:rsidR="0089199E">
        <w:t xml:space="preserve">. This is largely because the environmental sector has thus far failed to provide projects that are investable, scalable, and low risk </w:t>
      </w:r>
      <w:r w:rsidR="0089199E">
        <w:fldChar w:fldCharType="begin"/>
      </w:r>
      <w:r w:rsidR="0089199E">
        <w:instrText>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w:instrText>
      </w:r>
      <w:r w:rsidR="0089199E">
        <w:fldChar w:fldCharType="separate"/>
      </w:r>
      <w:bookmarkStart w:id="135" w:name="__Fieldmark__1186_362668386"/>
      <w:r w:rsidR="0089199E">
        <w:rPr>
          <w:rFonts w:cs="Calibri"/>
        </w:rPr>
        <w:t>(McFarland, 2018)</w:t>
      </w:r>
      <w:r w:rsidR="0089199E">
        <w:fldChar w:fldCharType="end"/>
      </w:r>
      <w:bookmarkEnd w:id="135"/>
      <w:r w:rsidR="0089199E">
        <w:t xml:space="preserve">. Leveraging of private sector finance is increasing, and is being achieved through a variety of mechanisms including 1) national development banks which provide credit and finance to underfunded areas of society </w:t>
      </w:r>
      <w:r w:rsidR="0089199E">
        <w:fldChar w:fldCharType="begin"/>
      </w:r>
      <w:r w:rsidR="0089199E">
        <w:instrText>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w:instrText>
      </w:r>
      <w:r w:rsidR="0089199E">
        <w:fldChar w:fldCharType="separate"/>
      </w:r>
      <w:bookmarkStart w:id="136" w:name="__Fieldmark__1191_362668386"/>
      <w:r w:rsidR="0089199E">
        <w:rPr>
          <w:rFonts w:cs="Calibri"/>
        </w:rPr>
        <w:t>(Torres and Zeidan, 2016)</w:t>
      </w:r>
      <w:r w:rsidR="0089199E">
        <w:fldChar w:fldCharType="end"/>
      </w:r>
      <w:bookmarkEnd w:id="136"/>
      <w:r w:rsidR="0089199E">
        <w:t xml:space="preserve">; 2) blended finance, which combines public and private finance through traditional mechanisms such as public-private partnerships, and through more novel mechanisms including development finance institutions </w:t>
      </w:r>
      <w:r w:rsidR="0089199E">
        <w:fldChar w:fldCharType="begin"/>
      </w:r>
      <w:r w:rsidR="0089199E">
        <w:instrText>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rsidR="0089199E">
        <w:fldChar w:fldCharType="separate"/>
      </w:r>
      <w:bookmarkStart w:id="137" w:name="__Fieldmark__1196_362668386"/>
      <w:r w:rsidR="0089199E">
        <w:rPr>
          <w:rFonts w:cs="Calibri"/>
        </w:rPr>
        <w:t>(Clark et al., 2018)</w:t>
      </w:r>
      <w:r w:rsidR="0089199E">
        <w:fldChar w:fldCharType="end"/>
      </w:r>
      <w:bookmarkEnd w:id="137"/>
      <w:r w:rsidR="0089199E">
        <w:t>; 3) custom-built partnerships between the private sector and governments, civil society, and non-governmental organisations, for example the Tropical Landscapes Finance Facility (</w:t>
      </w:r>
      <w:hyperlink r:id="rId18">
        <w:r w:rsidR="0089199E">
          <w:rPr>
            <w:rStyle w:val="InternetLink"/>
          </w:rPr>
          <w:t>www.tlffindonesia.org</w:t>
        </w:r>
      </w:hyperlink>
      <w:r w:rsidR="0089199E">
        <w:t xml:space="preserve">) which provide long-term financing to support sustainable land use; 4) green bonds, which raise funds for projects that contribute to a more sustainable economy and deliver benefits to the environment </w:t>
      </w:r>
      <w:r w:rsidR="0089199E">
        <w:fldChar w:fldCharType="begin"/>
      </w:r>
      <w:r w:rsidR="0089199E">
        <w:instrText>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138" w:name="__Fieldmark__1206_362668386"/>
      <w:r w:rsidR="0089199E">
        <w:rPr>
          <w:rFonts w:cs="Calibri"/>
        </w:rPr>
        <w:t>(Sachs et al., 2019)</w:t>
      </w:r>
      <w:r w:rsidR="0089199E">
        <w:fldChar w:fldCharType="end"/>
      </w:r>
      <w:bookmarkEnd w:id="138"/>
      <w:r w:rsidR="0089199E">
        <w:t xml:space="preserve">, 5) conservation finance, which is a broad term that describes financial solutions </w:t>
      </w:r>
      <w:r w:rsidR="0089199E">
        <w:lastRenderedPageBreak/>
        <w:t xml:space="preserve">that deliver conservation gains </w:t>
      </w:r>
      <w:r w:rsidR="0089199E">
        <w:rPr>
          <w:i/>
          <w:iCs/>
        </w:rPr>
        <w:t>and</w:t>
      </w:r>
      <w:r w:rsidR="0089199E">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rsidR="0089199E">
        <w:fldChar w:fldCharType="begin"/>
      </w:r>
      <w:r w:rsidR="0089199E">
        <w:instrText>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rsidR="0089199E">
        <w:fldChar w:fldCharType="separate"/>
      </w:r>
      <w:bookmarkStart w:id="139" w:name="__Fieldmark__1213_362668386"/>
      <w:r w:rsidR="0089199E">
        <w:rPr>
          <w:rFonts w:cs="Calibri"/>
        </w:rPr>
        <w:t>(Huwyler et al., 2016)</w:t>
      </w:r>
      <w:r w:rsidR="0089199E">
        <w:fldChar w:fldCharType="end"/>
      </w:r>
      <w:bookmarkEnd w:id="139"/>
      <w:r w:rsidR="0089199E">
        <w:t xml:space="preserve">; 6) carbon market instruments such as REDD+ and the Green Climate Fund </w:t>
      </w:r>
      <w:r w:rsidR="0089199E">
        <w:fldChar w:fldCharType="begin"/>
      </w:r>
      <w:r w:rsidR="0089199E">
        <w:instrText>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140" w:name="__Fieldmark__1218_362668386"/>
      <w:r w:rsidR="0089199E">
        <w:rPr>
          <w:rFonts w:cs="Calibri"/>
        </w:rPr>
        <w:t>(Sachs et al., 2019)</w:t>
      </w:r>
      <w:r w:rsidR="0089199E">
        <w:fldChar w:fldCharType="end"/>
      </w:r>
      <w:bookmarkEnd w:id="140"/>
      <w:r w:rsidR="0089199E">
        <w:t xml:space="preserve">; 7) other ‘green finance’ mechanisms such as impact investing, fiscal policy, green central banking, and community-based green funds </w:t>
      </w:r>
      <w:r w:rsidR="0089199E">
        <w:fldChar w:fldCharType="begin"/>
      </w:r>
      <w:r w:rsidR="0089199E">
        <w:instrText>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rsidR="0089199E">
        <w:fldChar w:fldCharType="separate"/>
      </w:r>
      <w:bookmarkStart w:id="141" w:name="__Fieldmark__1223_362668386"/>
      <w:r w:rsidR="0089199E">
        <w:rPr>
          <w:rFonts w:cs="Calibri"/>
        </w:rPr>
        <w:t>(Sachs et al., 2019)</w:t>
      </w:r>
      <w:r w:rsidR="0089199E">
        <w:fldChar w:fldCharType="end"/>
      </w:r>
      <w:bookmarkEnd w:id="141"/>
      <w:r w:rsidR="0089199E">
        <w:t xml:space="preserve">. </w:t>
      </w:r>
    </w:p>
    <w:p w14:paraId="20508361" w14:textId="77777777" w:rsidR="002D4DF5" w:rsidRDefault="0089199E">
      <w:r>
        <w:t xml:space="preserve">Although in relative infancy, private sector investment for conservation and the environment is underway, with global players in both conservation and finance recognising the potential. An example is the </w:t>
      </w:r>
      <w:proofErr w:type="spellStart"/>
      <w:r>
        <w:t>NatureVest</w:t>
      </w:r>
      <w:proofErr w:type="spellEnd"/>
      <w:r>
        <w:t xml:space="preserve"> collaboration between The Nature Conservancy and JP Morgan Chase which focusses on identifying and financing investable projects that deliver for investors and the environment </w:t>
      </w:r>
      <w:r>
        <w:fldChar w:fldCharType="begin"/>
      </w:r>
      <w:r>
        <w:instrText>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w:instrText>
      </w:r>
      <w:r>
        <w:fldChar w:fldCharType="separate"/>
      </w:r>
      <w:bookmarkStart w:id="142" w:name="__Fieldmark__1232_362668386"/>
      <w:r>
        <w:rPr>
          <w:rFonts w:cs="Calibri"/>
        </w:rPr>
        <w:t>(Kaiser, 2015)</w:t>
      </w:r>
      <w:r>
        <w:fldChar w:fldCharType="end"/>
      </w:r>
      <w:bookmarkEnd w:id="142"/>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5A22DC42" w14:textId="77777777" w:rsidR="003D7D4E" w:rsidRDefault="0089199E">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w:t>
      </w:r>
    </w:p>
    <w:p w14:paraId="4BCCEE77" w14:textId="6DB094B8" w:rsidR="002D4DF5" w:rsidRDefault="002D4DF5"/>
    <w:p w14:paraId="2A464DD5" w14:textId="6624A8F0" w:rsidR="00BF25B7" w:rsidRDefault="00BF25B7"/>
    <w:p w14:paraId="2771E0BF" w14:textId="56C7C5E5" w:rsidR="00BF25B7" w:rsidRDefault="00BF25B7"/>
    <w:p w14:paraId="48FFB91C" w14:textId="156D35A0" w:rsidR="00BF25B7" w:rsidRDefault="00BF25B7"/>
    <w:p w14:paraId="19AEF56C" w14:textId="6809EFD9" w:rsidR="00BF25B7" w:rsidRDefault="00BF25B7"/>
    <w:p w14:paraId="604339D6" w14:textId="0E0EB710" w:rsidR="00BF25B7" w:rsidRDefault="00BF25B7"/>
    <w:p w14:paraId="65919F00" w14:textId="1E8DBA10" w:rsidR="00BF25B7" w:rsidRDefault="00BF25B7"/>
    <w:p w14:paraId="3E27C357" w14:textId="167DBE0B" w:rsidR="00BF25B7" w:rsidRDefault="00BF25B7"/>
    <w:p w14:paraId="70F072E0" w14:textId="5373F522" w:rsidR="00BF25B7" w:rsidRDefault="00BF25B7"/>
    <w:p w14:paraId="228FF9A3" w14:textId="0868A55B" w:rsidR="00BF25B7" w:rsidRDefault="00BF25B7"/>
    <w:p w14:paraId="319C3DF2" w14:textId="520134FF" w:rsidR="00BF25B7" w:rsidRDefault="00BF25B7"/>
    <w:p w14:paraId="135AEA70" w14:textId="21E08F53" w:rsidR="00BF25B7" w:rsidRDefault="00BF25B7"/>
    <w:p w14:paraId="3EE72550" w14:textId="448F56D0" w:rsidR="00BF25B7" w:rsidRDefault="00BF25B7"/>
    <w:p w14:paraId="4A0240DB" w14:textId="537EDC7C" w:rsidR="00BF25B7" w:rsidRDefault="00BF25B7"/>
    <w:p w14:paraId="44DD7376" w14:textId="7EA35DB7" w:rsidR="00BF25B7" w:rsidRDefault="00BF25B7"/>
    <w:p w14:paraId="7FF5993F" w14:textId="0C04F7EE" w:rsidR="00BF25B7" w:rsidRDefault="00BF25B7"/>
    <w:p w14:paraId="35A82A9F" w14:textId="4B221C38" w:rsidR="00BF25B7" w:rsidRDefault="00BF25B7">
      <w:pPr>
        <w:rPr>
          <w:b/>
          <w:bCs/>
        </w:rPr>
      </w:pPr>
      <w:r>
        <w:rPr>
          <w:b/>
          <w:bCs/>
        </w:rPr>
        <w:lastRenderedPageBreak/>
        <w:t xml:space="preserve">References </w:t>
      </w:r>
    </w:p>
    <w:p w14:paraId="06F12803" w14:textId="77777777" w:rsidR="00BF25B7" w:rsidRPr="00BF25B7" w:rsidRDefault="00BF25B7" w:rsidP="00BF25B7">
      <w:pPr>
        <w:pStyle w:val="Bibliography"/>
        <w:rPr>
          <w:rFonts w:ascii="Calibri" w:hAnsi="Calibri" w:cs="Calibri"/>
        </w:rPr>
      </w:pPr>
      <w:r>
        <w:fldChar w:fldCharType="begin"/>
      </w:r>
      <w:r>
        <w:instrText xml:space="preserve"> ADDIN ZOTERO_BIBL {"uncited":[],"omitted":[],"custom":[]} CSL_BIBLIOGRAPHY </w:instrText>
      </w:r>
      <w:r>
        <w:fldChar w:fldCharType="separate"/>
      </w:r>
      <w:r w:rsidRPr="00BF25B7">
        <w:rPr>
          <w:rFonts w:ascii="Calibri" w:hAnsi="Calibri" w:cs="Calibri"/>
        </w:rPr>
        <w:t>Andrade, G.S.M., Rhodes, J.R., 2012. Protected Areas and Local Communities: an Inevitable Partnership toward Successful Conservation Strategies? Ecol. Soc. 17. https://doi.org/10.5751/ES-05216-170414</w:t>
      </w:r>
    </w:p>
    <w:p w14:paraId="6C98BFCC" w14:textId="77777777" w:rsidR="00BF25B7" w:rsidRPr="00BF25B7" w:rsidRDefault="00BF25B7" w:rsidP="00BF25B7">
      <w:pPr>
        <w:pStyle w:val="Bibliography"/>
        <w:rPr>
          <w:rFonts w:ascii="Calibri" w:hAnsi="Calibri" w:cs="Calibri"/>
        </w:rPr>
      </w:pPr>
      <w:r w:rsidRPr="00BF25B7">
        <w:rPr>
          <w:rFonts w:ascii="Calibri" w:hAnsi="Calibri" w:cs="Calibri"/>
        </w:rPr>
        <w:t>Armsworth, P.R., Jackson, H.B., Cho, S.-H., Clark, M., Fargione, J.E., Iacona, G.D., Kim, T., Larson, E.R., Minney, T., Sutton, N.A., 2018. Is conservation right to go big? Protected area size and conservation return-on-investment. Biol. Conserv. 225, 229–236. https://doi.org/10.1016/j.biocon.2018.07.005</w:t>
      </w:r>
    </w:p>
    <w:p w14:paraId="3B02E49A" w14:textId="77777777" w:rsidR="00BF25B7" w:rsidRPr="00BF25B7" w:rsidRDefault="00BF25B7" w:rsidP="00BF25B7">
      <w:pPr>
        <w:pStyle w:val="Bibliography"/>
        <w:rPr>
          <w:rFonts w:ascii="Calibri" w:hAnsi="Calibri" w:cs="Calibri"/>
        </w:rPr>
      </w:pPr>
      <w:r w:rsidRPr="00BF25B7">
        <w:rPr>
          <w:rFonts w:ascii="Calibri" w:hAnsi="Calibri" w:cs="Calibri"/>
        </w:rPr>
        <w:t>Bang, A., Khadakkar, S., 2020. Opinion: Biodiversity conservation during a global crisis: Consequences and the way forward. Proc. Natl. Acad. Sci. 117, 29995–29999. https://doi.org/10.1073/pnas.2021460117</w:t>
      </w:r>
    </w:p>
    <w:p w14:paraId="7908CC92" w14:textId="77777777" w:rsidR="00BF25B7" w:rsidRPr="00BF25B7" w:rsidRDefault="00BF25B7" w:rsidP="00BF25B7">
      <w:pPr>
        <w:pStyle w:val="Bibliography"/>
        <w:rPr>
          <w:rFonts w:ascii="Calibri" w:hAnsi="Calibri" w:cs="Calibri"/>
        </w:rPr>
      </w:pPr>
      <w:r w:rsidRPr="00BF25B7">
        <w:rPr>
          <w:rFonts w:ascii="Calibri" w:hAnsi="Calibri" w:cs="Calibri"/>
        </w:rPr>
        <w:t>Barnes, M.D., Glew, L., Wyborn, C., Craigie, I.D., 2018. Prevent perverse outcomes from global protected area policy. Nat. Ecol. Evol. 1. https://doi.org/10.1038/s41559-018-0501-y</w:t>
      </w:r>
    </w:p>
    <w:p w14:paraId="619CFB11" w14:textId="77777777" w:rsidR="00BF25B7" w:rsidRPr="00BF25B7" w:rsidRDefault="00BF25B7" w:rsidP="00BF25B7">
      <w:pPr>
        <w:pStyle w:val="Bibliography"/>
        <w:rPr>
          <w:rFonts w:ascii="Calibri" w:hAnsi="Calibri" w:cs="Calibri"/>
        </w:rPr>
      </w:pPr>
      <w:r w:rsidRPr="00BF25B7">
        <w:rPr>
          <w:rFonts w:ascii="Calibri" w:hAnsi="Calibri" w:cs="Calibri"/>
        </w:rPr>
        <w:t>Berkes, F., Folke, C., Colding, J., 2000. Linking social and ecological systems: management practices and social mechanisms for building resilience. Cambridge University Press.</w:t>
      </w:r>
    </w:p>
    <w:p w14:paraId="5E58A918" w14:textId="77777777" w:rsidR="00BF25B7" w:rsidRPr="00BF25B7" w:rsidRDefault="00BF25B7" w:rsidP="00BF25B7">
      <w:pPr>
        <w:pStyle w:val="Bibliography"/>
        <w:rPr>
          <w:rFonts w:ascii="Calibri" w:hAnsi="Calibri" w:cs="Calibri"/>
        </w:rPr>
      </w:pPr>
      <w:r w:rsidRPr="00BF25B7">
        <w:rPr>
          <w:rFonts w:ascii="Calibri" w:hAnsi="Calibri" w:cs="Calibri"/>
        </w:rPr>
        <w:t>Betsill, M.M., Enrici, A., Le Cornu, E., Gruby, R.L., 2021. Philanthropic foundations as agents of environmental governance:a research agenda. Environ. Polit. 0, 1–22. https://doi.org/10.1080/09644016.2021.1955494</w:t>
      </w:r>
    </w:p>
    <w:p w14:paraId="0A5BE978" w14:textId="77777777" w:rsidR="00BF25B7" w:rsidRPr="00BF25B7" w:rsidRDefault="00BF25B7" w:rsidP="00BF25B7">
      <w:pPr>
        <w:pStyle w:val="Bibliography"/>
        <w:rPr>
          <w:rFonts w:ascii="Calibri" w:hAnsi="Calibri" w:cs="Calibri"/>
        </w:rPr>
      </w:pPr>
      <w:r w:rsidRPr="00BF25B7">
        <w:rPr>
          <w:rFonts w:ascii="Calibri" w:hAnsi="Calibri" w:cs="Calibri"/>
        </w:rPr>
        <w:t>Bruner, A.G., Gullison, R.E., Balmford, A., 2004. Financial Costs and Shortfalls of Managing and Expanding Protected-Area Systems in Developing Countries. BioScience 54, 1119–1126. https://doi.org/10.1641/0006-3568(2004)054[1119:FCASOM]2.0.CO;2</w:t>
      </w:r>
    </w:p>
    <w:p w14:paraId="03185BB7" w14:textId="77777777" w:rsidR="00BF25B7" w:rsidRPr="00BF25B7" w:rsidRDefault="00BF25B7" w:rsidP="00BF25B7">
      <w:pPr>
        <w:pStyle w:val="Bibliography"/>
        <w:rPr>
          <w:rFonts w:ascii="Calibri" w:hAnsi="Calibri" w:cs="Calibri"/>
        </w:rPr>
      </w:pPr>
      <w:r w:rsidRPr="00BF25B7">
        <w:rPr>
          <w:rFonts w:ascii="Calibri" w:hAnsi="Calibri" w:cs="Calibri"/>
        </w:rPr>
        <w:t>Bunnefeld, N., Hoshino, E., Milner-Gulland, E.J., 2011. Management strategy evaluation: a powerful tool for conservation? Trends Ecol. Evol. 26, 441–447. https://doi.org/10.1016/j.tree.2011.05.003</w:t>
      </w:r>
    </w:p>
    <w:p w14:paraId="58833B05" w14:textId="77777777" w:rsidR="00BF25B7" w:rsidRPr="00BF25B7" w:rsidRDefault="00BF25B7" w:rsidP="00BF25B7">
      <w:pPr>
        <w:pStyle w:val="Bibliography"/>
        <w:rPr>
          <w:rFonts w:ascii="Calibri" w:hAnsi="Calibri" w:cs="Calibri"/>
        </w:rPr>
      </w:pPr>
      <w:r w:rsidRPr="00BF25B7">
        <w:rPr>
          <w:rFonts w:ascii="Calibri" w:hAnsi="Calibri" w:cs="Calibri"/>
        </w:rPr>
        <w:t>Clark, R., Reed, J., Sunderland, T., 2018. Bridging funding gaps for climate and sustainable development: Pitfalls, progress and potential of private finance. Land Use Policy 71, 335–346. https://doi.org/10.1016/j.landusepol.2017.12.013</w:t>
      </w:r>
    </w:p>
    <w:p w14:paraId="3D7C09DB" w14:textId="77777777" w:rsidR="00BF25B7" w:rsidRPr="00BF25B7" w:rsidRDefault="00BF25B7" w:rsidP="00BF25B7">
      <w:pPr>
        <w:pStyle w:val="Bibliography"/>
        <w:rPr>
          <w:rFonts w:ascii="Calibri" w:hAnsi="Calibri" w:cs="Calibri"/>
        </w:rPr>
      </w:pPr>
      <w:r w:rsidRPr="00BF25B7">
        <w:rPr>
          <w:rFonts w:ascii="Calibri" w:hAnsi="Calibri" w:cs="Calibri"/>
        </w:rPr>
        <w:t>Clements, T., Milner-Gulland, E.J., 2015. Impact of payments for environmental services and protected areas on local livelihoods and forest conservation in northern Cambodia. Conserv. Biol. 29, 78–87. https://doi.org/10.1111/cobi.12423</w:t>
      </w:r>
    </w:p>
    <w:p w14:paraId="5A92FBA3" w14:textId="77777777" w:rsidR="00BF25B7" w:rsidRPr="00BF25B7" w:rsidRDefault="00BF25B7" w:rsidP="00BF25B7">
      <w:pPr>
        <w:pStyle w:val="Bibliography"/>
        <w:rPr>
          <w:rFonts w:ascii="Calibri" w:hAnsi="Calibri" w:cs="Calibri"/>
        </w:rPr>
      </w:pPr>
      <w:r w:rsidRPr="00BF25B7">
        <w:rPr>
          <w:rFonts w:ascii="Calibri" w:hAnsi="Calibri" w:cs="Calibri"/>
        </w:rPr>
        <w:t>Coad, L., Watson, J.E., Geldmann, J., Burgess, N.D., Leverington, F., Hockings, M., Knights, K., Marco, M.D., 2019. Widespread shortfalls in protected area resourcing undermine efforts to conserve biodiversity. Front. Ecol. Environ. 17, 259–264. https://doi.org/10.1002/fee.2042</w:t>
      </w:r>
    </w:p>
    <w:p w14:paraId="53CC7754" w14:textId="77777777" w:rsidR="00BF25B7" w:rsidRPr="00BF25B7" w:rsidRDefault="00BF25B7" w:rsidP="00BF25B7">
      <w:pPr>
        <w:pStyle w:val="Bibliography"/>
        <w:rPr>
          <w:rFonts w:ascii="Calibri" w:hAnsi="Calibri" w:cs="Calibri"/>
        </w:rPr>
      </w:pPr>
      <w:r w:rsidRPr="00BF25B7">
        <w:rPr>
          <w:rFonts w:ascii="Calibri" w:hAnsi="Calibri" w:cs="Calibri"/>
        </w:rPr>
        <w:t>Corlett, R.T., Primack, R.B., Devictor, V., Maas, B., Goswami, V.R., Bates, A.E., Koh, L.P., Regan, T.J., Loyola, R., Pakeman, R.J., Cumming, G.S., Pidgeon, A., Johns, D., Roth, R., 2020. Impacts of the coronavirus pandemic on biodiversity conservation. Biol. Conserv. 246, 108571. https://doi.org/10.1016/j.biocon.2020.108571</w:t>
      </w:r>
    </w:p>
    <w:p w14:paraId="660AA68F" w14:textId="77777777" w:rsidR="00BF25B7" w:rsidRPr="00BF25B7" w:rsidRDefault="00BF25B7" w:rsidP="00BF25B7">
      <w:pPr>
        <w:pStyle w:val="Bibliography"/>
        <w:rPr>
          <w:rFonts w:ascii="Calibri" w:hAnsi="Calibri" w:cs="Calibri"/>
        </w:rPr>
      </w:pPr>
      <w:r w:rsidRPr="00BF25B7">
        <w:rPr>
          <w:rFonts w:ascii="Calibri" w:hAnsi="Calibri" w:cs="Calibri"/>
        </w:rPr>
        <w:t>Cusack, J., Duthie, A., Minderman, J., Jones, I., Pozo, R., Rakotonarivo, O., Redpath, S., Bunnefeld, N., 2020. Integrating conflict, lobbying, and compliance to predict the sustainability of natural resource use. Ecol. Soc. 25. https://doi.org/10.5751/ES-11552-250213</w:t>
      </w:r>
    </w:p>
    <w:p w14:paraId="41A49C02" w14:textId="77777777" w:rsidR="00BF25B7" w:rsidRPr="00BF25B7" w:rsidRDefault="00BF25B7" w:rsidP="00BF25B7">
      <w:pPr>
        <w:pStyle w:val="Bibliography"/>
        <w:rPr>
          <w:rFonts w:ascii="Calibri" w:hAnsi="Calibri" w:cs="Calibri"/>
        </w:rPr>
      </w:pPr>
      <w:r w:rsidRPr="00BF25B7">
        <w:rPr>
          <w:rFonts w:ascii="Calibri" w:hAnsi="Calibri" w:cs="Calibri"/>
        </w:rPr>
        <w:t>Deutz, A., Heal, G.M., Niu, R., Swanson, E., Townsend, T., Li, Z., Delmar, A., Meghji, A., Sethi, S.A., Tobin-demla Puente, J., 2020. Financing nature: Closing the global biodiversity financing gap. The Paulson Institute, The Nature Conservancy, the Cornell Atkinson Center for Sustainability.</w:t>
      </w:r>
    </w:p>
    <w:p w14:paraId="6301CD52" w14:textId="77777777" w:rsidR="00BF25B7" w:rsidRPr="00BF25B7" w:rsidRDefault="00BF25B7" w:rsidP="00BF25B7">
      <w:pPr>
        <w:pStyle w:val="Bibliography"/>
        <w:rPr>
          <w:rFonts w:ascii="Calibri" w:hAnsi="Calibri" w:cs="Calibri"/>
        </w:rPr>
      </w:pPr>
      <w:r w:rsidRPr="00BF25B7">
        <w:rPr>
          <w:rFonts w:ascii="Calibri" w:hAnsi="Calibri" w:cs="Calibri"/>
        </w:rPr>
        <w:t>Doak, D.F., Mills, L.S., 1994. A Useful Role for Theory in Conservation. Ecology 75, 615–626. https://doi.org/10.2307/1941720</w:t>
      </w:r>
    </w:p>
    <w:p w14:paraId="572E9F66" w14:textId="77777777" w:rsidR="00BF25B7" w:rsidRPr="00BF25B7" w:rsidRDefault="00BF25B7" w:rsidP="00BF25B7">
      <w:pPr>
        <w:pStyle w:val="Bibliography"/>
        <w:rPr>
          <w:rFonts w:ascii="Calibri" w:hAnsi="Calibri" w:cs="Calibri"/>
        </w:rPr>
      </w:pPr>
      <w:r w:rsidRPr="00BF25B7">
        <w:rPr>
          <w:rFonts w:ascii="Calibri" w:hAnsi="Calibri" w:cs="Calibri"/>
        </w:rPr>
        <w:t>Duthie, A.B., Cusack, J.J., Jones, I.L., Minderman, J., Nilsen, E.B., Pozo, R.A., Rakotonarivo, O.S., Moorter, B.V., Bunnefeld, N., 2018a. GMSE: An r package for generalised management strategy evaluation. Methods Ecol. Evol. 9, 2396–2401. https://doi.org/10.1111/2041-210X.13091</w:t>
      </w:r>
    </w:p>
    <w:p w14:paraId="32A5F960" w14:textId="77777777" w:rsidR="00BF25B7" w:rsidRPr="00BF25B7" w:rsidRDefault="00BF25B7" w:rsidP="00BF25B7">
      <w:pPr>
        <w:pStyle w:val="Bibliography"/>
        <w:rPr>
          <w:rFonts w:ascii="Calibri" w:hAnsi="Calibri" w:cs="Calibri"/>
        </w:rPr>
      </w:pPr>
      <w:r w:rsidRPr="00BF25B7">
        <w:rPr>
          <w:rFonts w:ascii="Calibri" w:hAnsi="Calibri" w:cs="Calibri"/>
        </w:rPr>
        <w:lastRenderedPageBreak/>
        <w:t>Duthie, A.B., Cusack, J.J., Jones, I.L., Minderman, J., Nilsen, E.B., Pozo, R.A., Rakotonarivo, O.S., Van Moorter, B., Bunnefeld, N., 2018b. Supporting Information 1 from Duthie et al. 2018. The genetic algorithm of GMSE. Methods Ecol. Evol. 9.</w:t>
      </w:r>
    </w:p>
    <w:p w14:paraId="245CB23E" w14:textId="77777777" w:rsidR="00BF25B7" w:rsidRPr="00BF25B7" w:rsidRDefault="00BF25B7" w:rsidP="00BF25B7">
      <w:pPr>
        <w:pStyle w:val="Bibliography"/>
        <w:rPr>
          <w:rFonts w:ascii="Calibri" w:hAnsi="Calibri" w:cs="Calibri"/>
        </w:rPr>
      </w:pPr>
      <w:r w:rsidRPr="00BF25B7">
        <w:rPr>
          <w:rFonts w:ascii="Calibri" w:hAnsi="Calibri" w:cs="Calibri"/>
        </w:rPr>
        <w:t>Echols, A., Front, A., Cummins, J., 2019. Broadening conservation funding. Wildl. Soc. Bull. 43, 372–381. https://doi.org/10.1002/wsb.1003</w:t>
      </w:r>
    </w:p>
    <w:p w14:paraId="132EAA40" w14:textId="77777777" w:rsidR="00BF25B7" w:rsidRPr="00BF25B7" w:rsidRDefault="00BF25B7" w:rsidP="00BF25B7">
      <w:pPr>
        <w:pStyle w:val="Bibliography"/>
        <w:rPr>
          <w:rFonts w:ascii="Calibri" w:hAnsi="Calibri" w:cs="Calibri"/>
        </w:rPr>
      </w:pPr>
      <w:r w:rsidRPr="00BF25B7">
        <w:rPr>
          <w:rFonts w:ascii="Calibri" w:hAnsi="Calibri" w:cs="Calibri"/>
        </w:rPr>
        <w:t>Emerton, L., Bishop, J., Thomas, L., 2006. Sustainable financing of protected areas - A global review of challenges and options, Best Practice Protected Area Guidlines. IUCN, Gland, Switzerland.</w:t>
      </w:r>
    </w:p>
    <w:p w14:paraId="004615CC" w14:textId="77777777" w:rsidR="00BF25B7" w:rsidRPr="00BF25B7" w:rsidRDefault="00BF25B7" w:rsidP="00BF25B7">
      <w:pPr>
        <w:pStyle w:val="Bibliography"/>
        <w:rPr>
          <w:rFonts w:ascii="Calibri" w:hAnsi="Calibri" w:cs="Calibri"/>
        </w:rPr>
      </w:pPr>
      <w:r w:rsidRPr="00BF25B7">
        <w:rPr>
          <w:rFonts w:ascii="Calibri" w:hAnsi="Calibri" w:cs="Calibri"/>
        </w:rPr>
        <w:t>Ervin, J., 2003. Rapid Assessment of Protected Area Management Effectiveness in Four Countries. BioScience 53, 833–841. https://doi.org/10.1641/0006-3568(2003)053[0833:RAOPAM]2.0.CO;2</w:t>
      </w:r>
    </w:p>
    <w:p w14:paraId="1BBEDD99" w14:textId="77777777" w:rsidR="00BF25B7" w:rsidRPr="00BF25B7" w:rsidRDefault="00BF25B7" w:rsidP="00BF25B7">
      <w:pPr>
        <w:pStyle w:val="Bibliography"/>
        <w:rPr>
          <w:rFonts w:ascii="Calibri" w:hAnsi="Calibri" w:cs="Calibri"/>
        </w:rPr>
      </w:pPr>
      <w:r w:rsidRPr="00BF25B7">
        <w:rPr>
          <w:rFonts w:ascii="Calibri" w:hAnsi="Calibri" w:cs="Calibri"/>
        </w:rPr>
        <w:t>Evans, K.L., Ewen, J.G., Guillera-Arroita, G., Johnson, J.A., Penteriani, V., Ryan, S.J., Sollmann, R., Gordon, I.J., 2020. Conservation in the maelstrom of Covid-19 – a call to action to solve the challenges, exploit opportunities and prepare for the next pandemic. Anim. Conserv. 23, 235–238. https://doi.org/10.1111/acv.12601</w:t>
      </w:r>
    </w:p>
    <w:p w14:paraId="0447E9B0" w14:textId="77777777" w:rsidR="00BF25B7" w:rsidRPr="00BF25B7" w:rsidRDefault="00BF25B7" w:rsidP="00BF25B7">
      <w:pPr>
        <w:pStyle w:val="Bibliography"/>
        <w:rPr>
          <w:rFonts w:ascii="Calibri" w:hAnsi="Calibri" w:cs="Calibri"/>
        </w:rPr>
      </w:pPr>
      <w:r w:rsidRPr="00BF25B7">
        <w:rPr>
          <w:rFonts w:ascii="Calibri" w:hAnsi="Calibri" w:cs="Calibri"/>
        </w:rPr>
        <w:t>Fernandes, G.W., Vale, M.M., Overbeck, G.E., Bustamante, M.M.C., Grelle, C.E.V., Bergallo, H.G., Magnusson, W.E., Akama, A., Alves, S.S., Amorim, A., Araújo, J., Barros, C.F., Bravo, F., Carim, M.J.V., Cerqueira, R., Collevatti, R.G., Colli, G.R., da Cunha, C.N., D’Andrea, P.S., Dianese, J.C., Diniz, S., Estrela, P.C., Fernandes, M.R.M., Fontana, C.S., Giacomin, L.L., Gusmão, L.F.P., Juncá, F.A., Lins-e-Silva, A.C.B., Lopes, C.R.A.S., Lorini, M.L., de Queiroz, L.P., Malabarba, L.R., Marimon, B.S., Junior, B.H.M., Marques, M.C.M., Martinelli, B.M., Martins, M.B., de Medeiros, H.F., Menin, M., de Morais, P.B., Muniz, F.H., Neckel-Oliveira, S., de Oliveira, J.A., Oliveira, R.P., Pedroni, F., Penha, J., Podgaiski, L.R., Rodrigues, D.J., Scariot, A., Silveira, L.F., Silveira, M., Tomas, W.M., Vital, M.J.S., Pillar, V.D., 2017. Dismantling Brazil’s science threatens global biodiversity heritage. Perspect. Ecol. Conserv. 15, 239–243. https://doi.org/10.1016/j.pecon.2017.07.004</w:t>
      </w:r>
    </w:p>
    <w:p w14:paraId="55DCC227" w14:textId="77777777" w:rsidR="00BF25B7" w:rsidRPr="00BF25B7" w:rsidRDefault="00BF25B7" w:rsidP="00BF25B7">
      <w:pPr>
        <w:pStyle w:val="Bibliography"/>
        <w:rPr>
          <w:rFonts w:ascii="Calibri" w:hAnsi="Calibri" w:cs="Calibri"/>
        </w:rPr>
      </w:pPr>
      <w:r w:rsidRPr="00BF25B7">
        <w:rPr>
          <w:rFonts w:ascii="Calibri" w:hAnsi="Calibri" w:cs="Calibri"/>
        </w:rPr>
        <w:t>Fishburn, I.S., Boyer, A.G., Kareiva, P., Gaston, K.J., Armsworth, P.R., 2013. Changing spatial patterns of conservation investment by a major land trust. Biol. Conserv. 161, 223–229. https://doi.org/10.1016/j.biocon.2013.02.007</w:t>
      </w:r>
    </w:p>
    <w:p w14:paraId="11113B5F" w14:textId="77777777" w:rsidR="00BF25B7" w:rsidRPr="00BF25B7" w:rsidRDefault="00BF25B7" w:rsidP="00BF25B7">
      <w:pPr>
        <w:pStyle w:val="Bibliography"/>
        <w:rPr>
          <w:rFonts w:ascii="Calibri" w:hAnsi="Calibri" w:cs="Calibri"/>
        </w:rPr>
      </w:pPr>
      <w:r w:rsidRPr="00BF25B7">
        <w:rPr>
          <w:rFonts w:ascii="Calibri" w:hAnsi="Calibri" w:cs="Calibri"/>
        </w:rPr>
        <w:t>Fisher, J., 2012. No pay, no care? A case study exploring motivations for participation in payments for ecosystem services in Uganda. Oryx 46, 45–54. https://doi.org/10.1017/S0030605311001384</w:t>
      </w:r>
    </w:p>
    <w:p w14:paraId="5D1F5FE3" w14:textId="77777777" w:rsidR="00BF25B7" w:rsidRPr="00BF25B7" w:rsidRDefault="00BF25B7" w:rsidP="00BF25B7">
      <w:pPr>
        <w:pStyle w:val="Bibliography"/>
        <w:rPr>
          <w:rFonts w:ascii="Calibri" w:hAnsi="Calibri" w:cs="Calibri"/>
        </w:rPr>
      </w:pPr>
      <w:r w:rsidRPr="00BF25B7">
        <w:rPr>
          <w:rFonts w:ascii="Calibri" w:hAnsi="Calibri" w:cs="Calibri"/>
        </w:rPr>
        <w:t>Freeling, B.S., Connell, S.D., 2020. Funding Conservation through an Emerging Social Movement. Trends Ecol. Evol. 35, 3–6. https://doi.org/10.1016/j.tree.2019.09.002</w:t>
      </w:r>
    </w:p>
    <w:p w14:paraId="17AE6008" w14:textId="77777777" w:rsidR="00BF25B7" w:rsidRPr="00BF25B7" w:rsidRDefault="00BF25B7" w:rsidP="00BF25B7">
      <w:pPr>
        <w:pStyle w:val="Bibliography"/>
        <w:rPr>
          <w:rFonts w:ascii="Calibri" w:hAnsi="Calibri" w:cs="Calibri"/>
        </w:rPr>
      </w:pPr>
      <w:r w:rsidRPr="00BF25B7">
        <w:rPr>
          <w:rFonts w:ascii="Calibri" w:hAnsi="Calibri" w:cs="Calibri"/>
        </w:rPr>
        <w:t>Fryxell, J.M., Packer, C., McCann, K., Solberg, E.J., Sæther, B.-E., 2010. Resource Management Cycles and the Sustainability of Harvested Wildlife Populations. Science 328, 903–906. https://doi.org/10.1126/science.1185802</w:t>
      </w:r>
    </w:p>
    <w:p w14:paraId="17A6E136" w14:textId="77777777" w:rsidR="00BF25B7" w:rsidRPr="00BF25B7" w:rsidRDefault="00BF25B7" w:rsidP="00BF25B7">
      <w:pPr>
        <w:pStyle w:val="Bibliography"/>
        <w:rPr>
          <w:rFonts w:ascii="Calibri" w:hAnsi="Calibri" w:cs="Calibri"/>
        </w:rPr>
      </w:pPr>
      <w:r w:rsidRPr="00BF25B7">
        <w:rPr>
          <w:rFonts w:ascii="Calibri" w:hAnsi="Calibri" w:cs="Calibri"/>
        </w:rPr>
        <w:t>Gill, D.A., Mascia, M.B., Ahmadia, G.N., Glew, L., Lester, S.E., Barnes, M., Craigie, I., Darling, E.S., Free, C.M., Geldmann, J., Holst, S., Jensen, O.P., White, A.T., Basurto, X., Coad, L., Gates, R.D., Guannel, G., Mumby, P.J., Thomas, H., Whitmee, S., Woodley, S., Fox, H.E., 2017. Capacity shortfalls hinder the performance of marine protected areas globally. Nature 543, 665–669. https://doi.org/10.1038/nature21708</w:t>
      </w:r>
    </w:p>
    <w:p w14:paraId="781A80F9" w14:textId="77777777" w:rsidR="00BF25B7" w:rsidRPr="00BF25B7" w:rsidRDefault="00BF25B7" w:rsidP="00BF25B7">
      <w:pPr>
        <w:pStyle w:val="Bibliography"/>
        <w:rPr>
          <w:rFonts w:ascii="Calibri" w:hAnsi="Calibri" w:cs="Calibri"/>
        </w:rPr>
      </w:pPr>
      <w:r w:rsidRPr="00BF25B7">
        <w:rPr>
          <w:rFonts w:ascii="Calibri" w:hAnsi="Calibri" w:cs="Calibri"/>
        </w:rPr>
        <w:t>Gollin, D., Probst, L.T., 2015. Food and agriculture: shifting landscapes for policy. Oxf. Rev. Econ. Policy 31, 8–25. https://doi.org/10.1093/oxrep/grv012</w:t>
      </w:r>
    </w:p>
    <w:p w14:paraId="2BD2BEAE" w14:textId="77777777" w:rsidR="00BF25B7" w:rsidRPr="00BF25B7" w:rsidRDefault="00BF25B7" w:rsidP="00BF25B7">
      <w:pPr>
        <w:pStyle w:val="Bibliography"/>
        <w:rPr>
          <w:rFonts w:ascii="Calibri" w:hAnsi="Calibri" w:cs="Calibri"/>
        </w:rPr>
      </w:pPr>
      <w:r w:rsidRPr="00BF25B7">
        <w:rPr>
          <w:rFonts w:ascii="Calibri" w:hAnsi="Calibri" w:cs="Calibri"/>
        </w:rPr>
        <w:t>Green, J.L., Hastings, A., Arzberger, P., Ayala, F.J., Cottingham, K.L., Cuddington, K., Davis, F., Dunne, J.A., Fortin, M.-J., Gerber, L., Neubert, M., 2005. Complexity in Ecology and Conservation: Mathematical, Statistical, and Computational Challenges. BioScience 55, 501–510. https://doi.org/10.1641/0006-3568(2005)055[0501:CIEACM]2.0.CO;2</w:t>
      </w:r>
    </w:p>
    <w:p w14:paraId="4EE9D42E" w14:textId="77777777" w:rsidR="00BF25B7" w:rsidRPr="00BF25B7" w:rsidRDefault="00BF25B7" w:rsidP="00BF25B7">
      <w:pPr>
        <w:pStyle w:val="Bibliography"/>
        <w:rPr>
          <w:rFonts w:ascii="Calibri" w:hAnsi="Calibri" w:cs="Calibri"/>
        </w:rPr>
      </w:pPr>
      <w:r w:rsidRPr="00BF25B7">
        <w:rPr>
          <w:rFonts w:ascii="Calibri" w:hAnsi="Calibri" w:cs="Calibri"/>
        </w:rPr>
        <w:t>Gruby, R.L., Enrici, A., Betsill, M., Le Cornu, E., Basurto, X., 2021. Opening the black box of conservation philanthropy: A co-produced research agenda on private foundations in marine conservation. Mar. Policy 132, 104645. https://doi.org/10.1016/j.marpol.2021.104645</w:t>
      </w:r>
    </w:p>
    <w:p w14:paraId="7B7DC0AC" w14:textId="77777777" w:rsidR="00BF25B7" w:rsidRPr="00BF25B7" w:rsidRDefault="00BF25B7" w:rsidP="00BF25B7">
      <w:pPr>
        <w:pStyle w:val="Bibliography"/>
        <w:rPr>
          <w:rFonts w:ascii="Calibri" w:hAnsi="Calibri" w:cs="Calibri"/>
        </w:rPr>
      </w:pPr>
      <w:r w:rsidRPr="00BF25B7">
        <w:rPr>
          <w:rFonts w:ascii="Calibri" w:hAnsi="Calibri" w:cs="Calibri"/>
        </w:rPr>
        <w:lastRenderedPageBreak/>
        <w:t>Hamblin, S., 2013. On the practical usage of genetic algorithms in ecology and evolution. Methods Ecol. Evol. 4, 184–194. https://doi.org/10.1111/2041-210X.12000</w:t>
      </w:r>
    </w:p>
    <w:p w14:paraId="22559021" w14:textId="77777777" w:rsidR="00BF25B7" w:rsidRPr="00BF25B7" w:rsidRDefault="00BF25B7" w:rsidP="00BF25B7">
      <w:pPr>
        <w:pStyle w:val="Bibliography"/>
        <w:rPr>
          <w:rFonts w:ascii="Calibri" w:hAnsi="Calibri" w:cs="Calibri"/>
        </w:rPr>
      </w:pPr>
      <w:r w:rsidRPr="00BF25B7">
        <w:rPr>
          <w:rFonts w:ascii="Calibri" w:hAnsi="Calibri" w:cs="Calibri"/>
        </w:rPr>
        <w:t>Hein, L., Miller, D.C., de Groot, R., 2013. Payments for ecosystem services and the financing of global biodiversity conservation. Curr. Opin. Environ. Sustain., Terrestrial systems 5, 87–93. https://doi.org/10.1016/j.cosust.2012.12.004</w:t>
      </w:r>
    </w:p>
    <w:p w14:paraId="47870F64" w14:textId="77777777" w:rsidR="00BF25B7" w:rsidRPr="00BF25B7" w:rsidRDefault="00BF25B7" w:rsidP="00BF25B7">
      <w:pPr>
        <w:pStyle w:val="Bibliography"/>
        <w:rPr>
          <w:rFonts w:ascii="Calibri" w:hAnsi="Calibri" w:cs="Calibri"/>
        </w:rPr>
      </w:pPr>
      <w:r w:rsidRPr="00BF25B7">
        <w:rPr>
          <w:rFonts w:ascii="Calibri" w:hAnsi="Calibri" w:cs="Calibri"/>
        </w:rPr>
        <w:t>Henschel, P., Coad, L., Burton, C., Chataigner, B., Dunn, A., MacDonald, D., Saidu, Y., Hunter, L.T.B., 2014. The Lion in West Africa Is Critically Endangered. PLOS ONE 9, e83500. https://doi.org/10.1371/journal.pone.0083500</w:t>
      </w:r>
    </w:p>
    <w:p w14:paraId="23663B28" w14:textId="77777777" w:rsidR="00BF25B7" w:rsidRPr="00BF25B7" w:rsidRDefault="00BF25B7" w:rsidP="00BF25B7">
      <w:pPr>
        <w:pStyle w:val="Bibliography"/>
        <w:rPr>
          <w:rFonts w:ascii="Calibri" w:hAnsi="Calibri" w:cs="Calibri"/>
        </w:rPr>
      </w:pPr>
      <w:r w:rsidRPr="00BF25B7">
        <w:rPr>
          <w:rFonts w:ascii="Calibri" w:hAnsi="Calibri" w:cs="Calibri"/>
        </w:rPr>
        <w:t>Hodge, I., Adams, W.M., 2016. Short-Term Projects versus Adaptive Governance: Conflicting Demands in the Management of Ecological Restoration. Land 5, 39. https://doi.org/10.3390/land5040039</w:t>
      </w:r>
    </w:p>
    <w:p w14:paraId="23F8407B" w14:textId="77777777" w:rsidR="00BF25B7" w:rsidRPr="00BF25B7" w:rsidRDefault="00BF25B7" w:rsidP="00BF25B7">
      <w:pPr>
        <w:pStyle w:val="Bibliography"/>
        <w:rPr>
          <w:rFonts w:ascii="Calibri" w:hAnsi="Calibri" w:cs="Calibri"/>
        </w:rPr>
      </w:pPr>
      <w:r w:rsidRPr="00BF25B7">
        <w:rPr>
          <w:rFonts w:ascii="Calibri" w:hAnsi="Calibri" w:cs="Calibri"/>
        </w:rPr>
        <w:t>Huwyler, F., Kappeli, J., Tobin, J., 2016. Conservation finance from niche to mainstream: The building of an institutional asset class. Credit Suisse and McMinsey Center for Business and Environment, Zurich, Switzerland.</w:t>
      </w:r>
    </w:p>
    <w:p w14:paraId="05CE6516" w14:textId="77777777" w:rsidR="00BF25B7" w:rsidRPr="00BF25B7" w:rsidRDefault="00BF25B7" w:rsidP="00BF25B7">
      <w:pPr>
        <w:pStyle w:val="Bibliography"/>
        <w:rPr>
          <w:rFonts w:ascii="Calibri" w:hAnsi="Calibri" w:cs="Calibri"/>
        </w:rPr>
      </w:pPr>
      <w:r w:rsidRPr="00BF25B7">
        <w:rPr>
          <w:rFonts w:ascii="Calibri" w:hAnsi="Calibri" w:cs="Calibri"/>
        </w:rPr>
        <w:t>Ingram, J.C., Wilkie, D., Clements, T., McNab, R.B., Nelson, F., Baur, E.H., Sachedina, H.T., Peterson, D.D., Foley, C.A.H., 2014. Evidence of Payments for Ecosystem Services as a mechanism for supporting biodiversity conservation and rural livelihoods. Ecosyst. Serv. 7, 10–21. https://doi.org/10.1016/j.ecoser.2013.12.003</w:t>
      </w:r>
    </w:p>
    <w:p w14:paraId="5A08AB85" w14:textId="77777777" w:rsidR="00BF25B7" w:rsidRPr="00BF25B7" w:rsidRDefault="00BF25B7" w:rsidP="00BF25B7">
      <w:pPr>
        <w:pStyle w:val="Bibliography"/>
        <w:rPr>
          <w:rFonts w:ascii="Calibri" w:hAnsi="Calibri" w:cs="Calibri"/>
        </w:rPr>
      </w:pPr>
      <w:r w:rsidRPr="00BF25B7">
        <w:rPr>
          <w:rFonts w:ascii="Calibri" w:hAnsi="Calibri" w:cs="Calibri"/>
        </w:rPr>
        <w:t>Jayachandran, S., de Laat, J., Lambin, E.F., Stanton, C.Y., 2016. Cash for Carbon: A Randomized Controlled Trial of Payments for Ecosystem Services to Reduce Deforestation (Working Paper No. 22378), Working Paper Series. National Bureau of Economic Research. https://doi.org/10.3386/w22378</w:t>
      </w:r>
    </w:p>
    <w:p w14:paraId="19A905CE" w14:textId="77777777" w:rsidR="00BF25B7" w:rsidRPr="00BF25B7" w:rsidRDefault="00BF25B7" w:rsidP="00BF25B7">
      <w:pPr>
        <w:pStyle w:val="Bibliography"/>
        <w:rPr>
          <w:rFonts w:ascii="Calibri" w:hAnsi="Calibri" w:cs="Calibri"/>
        </w:rPr>
      </w:pPr>
      <w:r w:rsidRPr="00BF25B7">
        <w:rPr>
          <w:rFonts w:ascii="Calibri" w:hAnsi="Calibri" w:cs="Calibri"/>
        </w:rPr>
        <w:t>Kaiser, C., 2015. NatureVest: Natural Capital Investment Solutions to Transform The Way We Protect Nature. Soc. Res. 82, 749–760.</w:t>
      </w:r>
    </w:p>
    <w:p w14:paraId="04506650" w14:textId="77777777" w:rsidR="00BF25B7" w:rsidRPr="00BF25B7" w:rsidRDefault="00BF25B7" w:rsidP="00BF25B7">
      <w:pPr>
        <w:pStyle w:val="Bibliography"/>
        <w:rPr>
          <w:rFonts w:ascii="Calibri" w:hAnsi="Calibri" w:cs="Calibri"/>
        </w:rPr>
      </w:pPr>
      <w:r w:rsidRPr="00BF25B7">
        <w:rPr>
          <w:rFonts w:ascii="Calibri" w:hAnsi="Calibri" w:cs="Calibri"/>
        </w:rPr>
        <w:t>Kearney, S.G., Adams, V.M., Fuller, R.A., Possingham, H.P., Watson, J.E.M., 2020. Estimating the benefit of well-managed protected areas for threatened species conservation. Oryx 54, 276–284. https://doi.org/10.1017/S0030605317001739</w:t>
      </w:r>
    </w:p>
    <w:p w14:paraId="1B71C090" w14:textId="77777777" w:rsidR="00BF25B7" w:rsidRPr="00BF25B7" w:rsidRDefault="00BF25B7" w:rsidP="00BF25B7">
      <w:pPr>
        <w:pStyle w:val="Bibliography"/>
        <w:rPr>
          <w:rFonts w:ascii="Calibri" w:hAnsi="Calibri" w:cs="Calibri"/>
        </w:rPr>
      </w:pPr>
      <w:r w:rsidRPr="00BF25B7">
        <w:rPr>
          <w:rFonts w:ascii="Calibri" w:hAnsi="Calibri" w:cs="Calibri"/>
        </w:rPr>
        <w:t>Larson, L.R., Peterson, M.N., Furstenberg, R.V., Vayer, V.R., Lee, K.J., Choi, D.Y., Stevenson, K., Ahlers, A.A., Anhalt-Depies, C., Bethke, T., Bruskotter, J.T., Chizinski, C.J., Clark, B., Dayer, A.A., Dunning, K.H., Ghasemi, B., Gigliotti, L., Graefe, A., Irwin, K., Keith, S.J., Kelly, M., Kyle, G., Metcalf, E., Morse, W., Needham, M.D., Poudyal, N.C., Quartuch, M., Rodriguez, S., Romulo, C., Sharp, R.L., Siemer, W., Springer, M.T., Stayton, B., Stedman, R., Stein, T., Deelen, T.R.V., Whiting, J., Winkler, R.L., Woosnam, K.M., 2021. The future of wildlife conservation funding: What options do U.S. college students support? Conserv. Sci. Pract. n/a, e505. https://doi.org/10.1111/csp2.505</w:t>
      </w:r>
    </w:p>
    <w:p w14:paraId="75F5224F" w14:textId="77777777" w:rsidR="00BF25B7" w:rsidRPr="00BF25B7" w:rsidRDefault="00BF25B7" w:rsidP="00BF25B7">
      <w:pPr>
        <w:pStyle w:val="Bibliography"/>
        <w:rPr>
          <w:rFonts w:ascii="Calibri" w:hAnsi="Calibri" w:cs="Calibri"/>
        </w:rPr>
      </w:pPr>
      <w:r w:rsidRPr="00BF25B7">
        <w:rPr>
          <w:rFonts w:ascii="Calibri" w:hAnsi="Calibri" w:cs="Calibri"/>
        </w:rPr>
        <w:t>Laufer, A.E., Jones, M.D., 2021. Who pays for marine conservation? Processes and narratives that influence marine funding. Ocean Coast. Manag. 203, 105504. https://doi.org/10.1016/j.ocecoaman.2020.105504</w:t>
      </w:r>
    </w:p>
    <w:p w14:paraId="58323446" w14:textId="77777777" w:rsidR="00BF25B7" w:rsidRPr="00BF25B7" w:rsidRDefault="00BF25B7" w:rsidP="00BF25B7">
      <w:pPr>
        <w:pStyle w:val="Bibliography"/>
        <w:rPr>
          <w:rFonts w:ascii="Calibri" w:hAnsi="Calibri" w:cs="Calibri"/>
        </w:rPr>
      </w:pPr>
      <w:r w:rsidRPr="00BF25B7">
        <w:rPr>
          <w:rFonts w:ascii="Calibri" w:hAnsi="Calibri" w:cs="Calibri"/>
        </w:rPr>
        <w:t>Lennox, G.D., Armsworth, P.R., 2011. Suitability of short or long conservation contracts under ecological and socio-economic uncertainty. Ecol. Model. 222, 2856–2866. https://doi.org/10.1016/j.ecolmodel.2011.04.033</w:t>
      </w:r>
    </w:p>
    <w:p w14:paraId="190C39C6" w14:textId="77777777" w:rsidR="00BF25B7" w:rsidRPr="00BF25B7" w:rsidRDefault="00BF25B7" w:rsidP="00BF25B7">
      <w:pPr>
        <w:pStyle w:val="Bibliography"/>
        <w:rPr>
          <w:rFonts w:ascii="Calibri" w:hAnsi="Calibri" w:cs="Calibri"/>
        </w:rPr>
      </w:pPr>
      <w:r w:rsidRPr="00BF25B7">
        <w:rPr>
          <w:rFonts w:ascii="Calibri" w:hAnsi="Calibri" w:cs="Calibri"/>
        </w:rPr>
        <w:t>Levins, R., 1966. The strategy of model building in population biology. Am. Sci. 54, 421–431.</w:t>
      </w:r>
    </w:p>
    <w:p w14:paraId="05111A54" w14:textId="77777777" w:rsidR="00BF25B7" w:rsidRPr="00BF25B7" w:rsidRDefault="00BF25B7" w:rsidP="00BF25B7">
      <w:pPr>
        <w:pStyle w:val="Bibliography"/>
        <w:rPr>
          <w:rFonts w:ascii="Calibri" w:hAnsi="Calibri" w:cs="Calibri"/>
        </w:rPr>
      </w:pPr>
      <w:r w:rsidRPr="00BF25B7">
        <w:rPr>
          <w:rFonts w:ascii="Calibri" w:hAnsi="Calibri" w:cs="Calibri"/>
        </w:rPr>
        <w:t>Lindsey, P.A., Nyirenda, V.R., Barnes, J.I., Becker, M.S., McRobb, R., Tambling, C.J., Taylor, W.A., Watson, F.G., t’Sas-Rolfes, M., 2014. Underperformance of African Protected Area Networks and the Case for New Conservation Models: Insights from Zambia. PLOS ONE 9, e94109. https://doi.org/10.1371/journal.pone.0094109</w:t>
      </w:r>
    </w:p>
    <w:p w14:paraId="7C2BC13C" w14:textId="77777777" w:rsidR="00BF25B7" w:rsidRPr="00BF25B7" w:rsidRDefault="00BF25B7" w:rsidP="00BF25B7">
      <w:pPr>
        <w:pStyle w:val="Bibliography"/>
        <w:rPr>
          <w:rFonts w:ascii="Calibri" w:hAnsi="Calibri" w:cs="Calibri"/>
        </w:rPr>
      </w:pPr>
      <w:r w:rsidRPr="00BF25B7">
        <w:rPr>
          <w:rFonts w:ascii="Calibri" w:hAnsi="Calibri" w:cs="Calibri"/>
        </w:rPr>
        <w:t>Lindsey, P.A., Petracca, L.S., Funston, P.J., Bauer, H., Dickman, A., Everatt, K., Flyman, M., Henschel, P., Hinks, A.E., Kasiki, S., Loveridge, A., Macdonald, D.W., Mandisodza, R., Mgoola, W., Miller, S.M., Nazerali, S., Siege, L., Uiseb, K., Hunter, L.T.B., 2017. The performance of African protected areas for lions and their prey. Biol. Conserv. 209, 137–149. https://doi.org/10.1016/j.biocon.2017.01.011</w:t>
      </w:r>
    </w:p>
    <w:p w14:paraId="35A107E5" w14:textId="77777777" w:rsidR="00BF25B7" w:rsidRPr="00BF25B7" w:rsidRDefault="00BF25B7" w:rsidP="00BF25B7">
      <w:pPr>
        <w:pStyle w:val="Bibliography"/>
        <w:rPr>
          <w:rFonts w:ascii="Calibri" w:hAnsi="Calibri" w:cs="Calibri"/>
        </w:rPr>
      </w:pPr>
      <w:r w:rsidRPr="00BF25B7">
        <w:rPr>
          <w:rFonts w:ascii="Calibri" w:hAnsi="Calibri" w:cs="Calibri"/>
        </w:rPr>
        <w:lastRenderedPageBreak/>
        <w:t>Lytras, S., Xia, W., Hughes, J., Jiang, X., Robertson, D.L., 2021. The animal origin of SARS-CoV-2. Science 373, 968–970. https://doi.org/10.1126/science.abh0117</w:t>
      </w:r>
    </w:p>
    <w:p w14:paraId="7DB8A1A6" w14:textId="77777777" w:rsidR="00BF25B7" w:rsidRPr="00BF25B7" w:rsidRDefault="00BF25B7" w:rsidP="00BF25B7">
      <w:pPr>
        <w:pStyle w:val="Bibliography"/>
        <w:rPr>
          <w:rFonts w:ascii="Calibri" w:hAnsi="Calibri" w:cs="Calibri"/>
        </w:rPr>
      </w:pPr>
      <w:r w:rsidRPr="00BF25B7">
        <w:rPr>
          <w:rFonts w:ascii="Calibri" w:hAnsi="Calibri" w:cs="Calibri"/>
        </w:rPr>
        <w:t>McBride, M.F., Wilson, K.A., Bode, M., Possingham, H.P., 2007. Incorporating the Effects of Socioeconomic Uncertainty into Priority Setting for Conservation Investment. Conserv. Biol. 21, 1463–1474. https://doi.org/10.1111/j.1523-1739.2007.00832.x</w:t>
      </w:r>
    </w:p>
    <w:p w14:paraId="2F1E45C2" w14:textId="77777777" w:rsidR="00BF25B7" w:rsidRPr="00BF25B7" w:rsidRDefault="00BF25B7" w:rsidP="00BF25B7">
      <w:pPr>
        <w:pStyle w:val="Bibliography"/>
        <w:rPr>
          <w:rFonts w:ascii="Calibri" w:hAnsi="Calibri" w:cs="Calibri"/>
        </w:rPr>
      </w:pPr>
      <w:r w:rsidRPr="00BF25B7">
        <w:rPr>
          <w:rFonts w:ascii="Calibri" w:hAnsi="Calibri" w:cs="Calibri"/>
        </w:rPr>
        <w:t>McCarthy, D.P., Donald, P.F., Scharlemann, J.P.W., Buchanan, G.M., Balmford, A., Green, J.M.H., Bennun, L.A., Burgess, N.D., Fishpool, L.D.C., Garnett, S.T., Leonard, D.L., Maloney, R.F., Morling, P., Schaefer, H.M., Symes, A., Wiedenfeld, D.A., Butchart, S.H.M., 2012. Financial Costs of Meeting Global Biodiversity Conservation Targets: Current Spending and Unmet Needs. Science 338, 946–949. https://doi.org/10.1126/science.1229803</w:t>
      </w:r>
    </w:p>
    <w:p w14:paraId="3766DF0C" w14:textId="77777777" w:rsidR="00BF25B7" w:rsidRPr="00BF25B7" w:rsidRDefault="00BF25B7" w:rsidP="00BF25B7">
      <w:pPr>
        <w:pStyle w:val="Bibliography"/>
        <w:rPr>
          <w:rFonts w:ascii="Calibri" w:hAnsi="Calibri" w:cs="Calibri"/>
        </w:rPr>
      </w:pPr>
      <w:r w:rsidRPr="00BF25B7">
        <w:rPr>
          <w:rFonts w:ascii="Calibri" w:hAnsi="Calibri" w:cs="Calibri"/>
        </w:rPr>
        <w:t>McFarland, B., 2018. The future of tropical forest conservation finance, in: Conservation of Tropical Rainforests, Palgrave Studies in Environmental Policy and Regulation. Palgrave Macmillan, Cham.</w:t>
      </w:r>
    </w:p>
    <w:p w14:paraId="00879259" w14:textId="77777777" w:rsidR="00BF25B7" w:rsidRPr="00BF25B7" w:rsidRDefault="00BF25B7" w:rsidP="00BF25B7">
      <w:pPr>
        <w:pStyle w:val="Bibliography"/>
        <w:rPr>
          <w:rFonts w:ascii="Calibri" w:hAnsi="Calibri" w:cs="Calibri"/>
        </w:rPr>
      </w:pPr>
      <w:r w:rsidRPr="00BF25B7">
        <w:rPr>
          <w:rFonts w:ascii="Calibri" w:hAnsi="Calibri" w:cs="Calibri"/>
        </w:rPr>
        <w:t>Meir, E., Andelman, S., Possingham, H.P., 2004. Does conservation planning matter in a dynamic and uncertain world? Ecol. Lett. 7, 615–622. https://doi.org/10.1111/j.1461-0248.2004.00624.x</w:t>
      </w:r>
    </w:p>
    <w:p w14:paraId="6C0622A4" w14:textId="77777777" w:rsidR="00BF25B7" w:rsidRPr="00BF25B7" w:rsidRDefault="00BF25B7" w:rsidP="00BF25B7">
      <w:pPr>
        <w:pStyle w:val="Bibliography"/>
        <w:rPr>
          <w:rFonts w:ascii="Calibri" w:hAnsi="Calibri" w:cs="Calibri"/>
        </w:rPr>
      </w:pPr>
      <w:r w:rsidRPr="00BF25B7">
        <w:rPr>
          <w:rFonts w:ascii="Calibri" w:hAnsi="Calibri" w:cs="Calibri"/>
        </w:rPr>
        <w:t>Moore, J.F., Mulindahabi, F., Masozera, M.K., Nichols, J.D., Hines, J.E., Turikunkiko, E., Oli, M.K., 2018. Are ranger patrols effective in reducing poaching-related threats within protected areas? J. Appl. Ecol. 55, 99–107. https://doi.org/10.1111/1365-2664.12965</w:t>
      </w:r>
    </w:p>
    <w:p w14:paraId="426BE444" w14:textId="77777777" w:rsidR="00BF25B7" w:rsidRPr="00BF25B7" w:rsidRDefault="00BF25B7" w:rsidP="00BF25B7">
      <w:pPr>
        <w:pStyle w:val="Bibliography"/>
        <w:rPr>
          <w:rFonts w:ascii="Calibri" w:hAnsi="Calibri" w:cs="Calibri"/>
        </w:rPr>
      </w:pPr>
      <w:r w:rsidRPr="00BF25B7">
        <w:rPr>
          <w:rFonts w:ascii="Calibri" w:hAnsi="Calibri" w:cs="Calibri"/>
        </w:rPr>
        <w:t>Mouquet, N., Lagadeuc, Y., Devictor, V., Doyen, L., Duputié, A., Eveillard, D., Faure, D., Garnier, E., Gimenez, O., Huneman, P., Jabot, F., Jarne, P., Joly, D., Julliard, R., Kéfi, S., Kergoat, G.J., Lavorel, S., Gall, L.L., Meslin, L., Morand, S., Morin, X., Morlon, H., Pinay, G., Pradel, R., Schurr, F.M., Thuiller, W., Loreau, M., 2015. REVIEW: Predictive ecology in a changing world. J. Appl. Ecol. 52, 1293–1310. https://doi.org/10.1111/1365-2664.12482</w:t>
      </w:r>
    </w:p>
    <w:p w14:paraId="4020DF4B" w14:textId="77777777" w:rsidR="00BF25B7" w:rsidRPr="00BF25B7" w:rsidRDefault="00BF25B7" w:rsidP="00BF25B7">
      <w:pPr>
        <w:pStyle w:val="Bibliography"/>
        <w:rPr>
          <w:rFonts w:ascii="Calibri" w:hAnsi="Calibri" w:cs="Calibri"/>
        </w:rPr>
      </w:pPr>
      <w:r w:rsidRPr="00BF25B7">
        <w:rPr>
          <w:rFonts w:ascii="Calibri" w:hAnsi="Calibri" w:cs="Calibri"/>
        </w:rPr>
        <w:t>Murdoch, W., Ranganathan, J., Polasky, S., Regetz, J., 2010. Using return on investment to maximize conservation effectiveness in Argentine grasslands. Proc. Natl. Acad. Sci. 107, 20855–20862. https://doi.org/10.1073/pnas.1011851107</w:t>
      </w:r>
    </w:p>
    <w:p w14:paraId="48230AE0" w14:textId="77777777" w:rsidR="00BF25B7" w:rsidRPr="00BF25B7" w:rsidRDefault="00BF25B7" w:rsidP="00BF25B7">
      <w:pPr>
        <w:pStyle w:val="Bibliography"/>
        <w:rPr>
          <w:rFonts w:ascii="Calibri" w:hAnsi="Calibri" w:cs="Calibri"/>
        </w:rPr>
      </w:pPr>
      <w:r w:rsidRPr="00BF25B7">
        <w:rPr>
          <w:rFonts w:ascii="Calibri" w:hAnsi="Calibri" w:cs="Calibri"/>
        </w:rPr>
        <w:t>Nilsson, L., Bunnefeld, N., Minderman, J., Duthie, A.B., 2021. Effects of stakeholder empowerment on crane population and agricultural production. Ecol. Model. 440, 109396. https://doi.org/10.1016/j.ecolmodel.2020.109396</w:t>
      </w:r>
    </w:p>
    <w:p w14:paraId="036509EC" w14:textId="77777777" w:rsidR="00BF25B7" w:rsidRPr="00BF25B7" w:rsidRDefault="00BF25B7" w:rsidP="00BF25B7">
      <w:pPr>
        <w:pStyle w:val="Bibliography"/>
        <w:rPr>
          <w:rFonts w:ascii="Calibri" w:hAnsi="Calibri" w:cs="Calibri"/>
        </w:rPr>
      </w:pPr>
      <w:r w:rsidRPr="00BF25B7">
        <w:rPr>
          <w:rFonts w:ascii="Calibri" w:hAnsi="Calibri" w:cs="Calibri"/>
        </w:rPr>
        <w:t>Pringle, R.M., 2017. Upgrading protected areas to conserve wild biodiversity. Nature 546, 91–99. https://doi.org/10.1038/nature22902</w:t>
      </w:r>
    </w:p>
    <w:p w14:paraId="563A4E57" w14:textId="77777777" w:rsidR="00BF25B7" w:rsidRPr="00BF25B7" w:rsidRDefault="00BF25B7" w:rsidP="00BF25B7">
      <w:pPr>
        <w:pStyle w:val="Bibliography"/>
        <w:rPr>
          <w:rFonts w:ascii="Calibri" w:hAnsi="Calibri" w:cs="Calibri"/>
        </w:rPr>
      </w:pPr>
      <w:r w:rsidRPr="00BF25B7">
        <w:rPr>
          <w:rFonts w:ascii="Calibri" w:hAnsi="Calibri" w:cs="Calibri"/>
        </w:rPr>
        <w:t>R Core Team, 2021. R: A language and environment for statistical computing. R Foundation for Statistical Computing, Vienna, Austria.</w:t>
      </w:r>
    </w:p>
    <w:p w14:paraId="15DC54DF" w14:textId="77777777" w:rsidR="00BF25B7" w:rsidRPr="00BF25B7" w:rsidRDefault="00BF25B7" w:rsidP="00BF25B7">
      <w:pPr>
        <w:pStyle w:val="Bibliography"/>
        <w:rPr>
          <w:rFonts w:ascii="Calibri" w:hAnsi="Calibri" w:cs="Calibri"/>
        </w:rPr>
      </w:pPr>
      <w:r w:rsidRPr="00BF25B7">
        <w:rPr>
          <w:rFonts w:ascii="Calibri" w:hAnsi="Calibri" w:cs="Calibri"/>
        </w:rPr>
        <w:t>Redford, K.H., Adams, W.M., 2009. Payment for Ecosystem Services and the Challenge of Saving Nature. Conserv. Biol. 23, 785–787. https://doi.org/10.1111/j.1523-1739.2009.01271.x</w:t>
      </w:r>
    </w:p>
    <w:p w14:paraId="40B0ACC1" w14:textId="77777777" w:rsidR="00BF25B7" w:rsidRPr="00BF25B7" w:rsidRDefault="00BF25B7" w:rsidP="00BF25B7">
      <w:pPr>
        <w:pStyle w:val="Bibliography"/>
        <w:rPr>
          <w:rFonts w:ascii="Calibri" w:hAnsi="Calibri" w:cs="Calibri"/>
        </w:rPr>
      </w:pPr>
      <w:r w:rsidRPr="00BF25B7">
        <w:rPr>
          <w:rFonts w:ascii="Calibri" w:hAnsi="Calibri" w:cs="Calibri"/>
        </w:rPr>
        <w:t>Rodríguez, J.P., Taber, A.B., Daszak, P., Sukumar, R., Valladares-Padua, C., Padua, S., Aguirre, L.F., Medellín, R.A., Acosta, M., Aguirre, A.A., Bonacic, C., Bordino, P., Bruschini, J., Buchori, D., González, S., Mathew, T., Méndez, M., Mugica, L., Pacheco, L.F., Dobson, A.P., Pearl, M., 2007. Globalization of Conservation: A View from the South. Science 317, 755–756. https://doi.org/10.1126/science.1145560</w:t>
      </w:r>
    </w:p>
    <w:p w14:paraId="54E0355D" w14:textId="77777777" w:rsidR="00BF25B7" w:rsidRPr="00BF25B7" w:rsidRDefault="00BF25B7" w:rsidP="00BF25B7">
      <w:pPr>
        <w:pStyle w:val="Bibliography"/>
        <w:rPr>
          <w:rFonts w:ascii="Calibri" w:hAnsi="Calibri" w:cs="Calibri"/>
        </w:rPr>
      </w:pPr>
      <w:r w:rsidRPr="00BF25B7">
        <w:rPr>
          <w:rFonts w:ascii="Calibri" w:hAnsi="Calibri" w:cs="Calibri"/>
        </w:rPr>
        <w:t>Sachs, J., Woo, W., Yoshino, N., Taghizadeh-Hesary, F., 2019. Importance of green finance for achieving sustainable development goals and energy security, in: Handbook of Green Finance: Energy Security and Sustainable Development, Sustainable Development. Springer, Tokyo.</w:t>
      </w:r>
    </w:p>
    <w:p w14:paraId="386C150A" w14:textId="77777777" w:rsidR="00BF25B7" w:rsidRPr="00BF25B7" w:rsidRDefault="00BF25B7" w:rsidP="00BF25B7">
      <w:pPr>
        <w:pStyle w:val="Bibliography"/>
        <w:rPr>
          <w:rFonts w:ascii="Calibri" w:hAnsi="Calibri" w:cs="Calibri"/>
        </w:rPr>
      </w:pPr>
      <w:r w:rsidRPr="00BF25B7">
        <w:rPr>
          <w:rFonts w:ascii="Calibri" w:hAnsi="Calibri" w:cs="Calibri"/>
        </w:rPr>
        <w:t>Salzman, J., Bennett, G., Carroll, N., Goldstein, A., Jenkins, M., 2018. The global status and trends of Payments for Ecosystem Services. Nat. Sustain. 1, 136–144. https://doi.org/10.1038/s41893-018-0033-0</w:t>
      </w:r>
    </w:p>
    <w:p w14:paraId="256FFBD3" w14:textId="77777777" w:rsidR="00BF25B7" w:rsidRPr="00BF25B7" w:rsidRDefault="00BF25B7" w:rsidP="00BF25B7">
      <w:pPr>
        <w:pStyle w:val="Bibliography"/>
        <w:rPr>
          <w:rFonts w:ascii="Calibri" w:hAnsi="Calibri" w:cs="Calibri"/>
        </w:rPr>
      </w:pPr>
      <w:r w:rsidRPr="00BF25B7">
        <w:rPr>
          <w:rFonts w:ascii="Calibri" w:hAnsi="Calibri" w:cs="Calibri"/>
        </w:rPr>
        <w:t>Santana, J., Reino, L., Stoate, C., Borralho, R., Carvalho, C.R., Schindler, S., Moreira, F., Bugalho, M.N., Ribeiro, P.F., Santos, J.L., Vaz, A., Morgado, R., Porto, M., Beja, P., 2014. Mixed Effects of Long-Term Conservation Investment in Natura 2000 Farmland. Conserv. Lett. 7, 467–477. https://doi.org/10.1111/conl.12077</w:t>
      </w:r>
    </w:p>
    <w:p w14:paraId="541C834D" w14:textId="77777777" w:rsidR="00BF25B7" w:rsidRPr="00BF25B7" w:rsidRDefault="00BF25B7" w:rsidP="00BF25B7">
      <w:pPr>
        <w:pStyle w:val="Bibliography"/>
        <w:rPr>
          <w:rFonts w:ascii="Calibri" w:hAnsi="Calibri" w:cs="Calibri"/>
        </w:rPr>
      </w:pPr>
      <w:r w:rsidRPr="00BF25B7">
        <w:rPr>
          <w:rFonts w:ascii="Calibri" w:hAnsi="Calibri" w:cs="Calibri"/>
        </w:rPr>
        <w:lastRenderedPageBreak/>
        <w:t>Sayer, J., Wells, M., 2004. The pathology of projects, in: Getting Biodiversity Projects to Work: Towards More Effective Conservation and Development. Columbia University Press, New York, USA, pp. 35–48.</w:t>
      </w:r>
    </w:p>
    <w:p w14:paraId="64E5FCE8" w14:textId="77777777" w:rsidR="00BF25B7" w:rsidRPr="00BF25B7" w:rsidRDefault="00BF25B7" w:rsidP="00BF25B7">
      <w:pPr>
        <w:pStyle w:val="Bibliography"/>
        <w:rPr>
          <w:rFonts w:ascii="Calibri" w:hAnsi="Calibri" w:cs="Calibri"/>
        </w:rPr>
      </w:pPr>
      <w:r w:rsidRPr="00BF25B7">
        <w:rPr>
          <w:rFonts w:ascii="Calibri" w:hAnsi="Calibri" w:cs="Calibri"/>
        </w:rPr>
        <w:t>Sayer, J.A., Margules, C., Boedhihartono, A.K., Sunderland, T., Langston, J.D., Reed, J., Riggs, R., Buck, L.E., Campbell, B.M., Kusters, K., Elliott, C., Minang, P.A., Dale, A., Purnomo, H., Stevenson, J.R., Gunarso, P., Purnomo, A., 2017. Measuring the effectiveness of landscape approaches to conservation and development. Sustain. Sci. 12, 465–476. https://doi.org/10.1007/s11625-016-0415-z</w:t>
      </w:r>
    </w:p>
    <w:p w14:paraId="66244B9C" w14:textId="77777777" w:rsidR="00BF25B7" w:rsidRPr="00BF25B7" w:rsidRDefault="00BF25B7" w:rsidP="00BF25B7">
      <w:pPr>
        <w:pStyle w:val="Bibliography"/>
        <w:rPr>
          <w:rFonts w:ascii="Calibri" w:hAnsi="Calibri" w:cs="Calibri"/>
        </w:rPr>
      </w:pPr>
      <w:r w:rsidRPr="00BF25B7">
        <w:rPr>
          <w:rFonts w:ascii="Calibri" w:hAnsi="Calibri" w:cs="Calibri"/>
        </w:rPr>
        <w:t>Sohn, E., 2019. Secrets to writing a winning grant. Nature 577, 133–135. https://doi.org/10.1038/d41586-019-03914-5</w:t>
      </w:r>
    </w:p>
    <w:p w14:paraId="19759F21" w14:textId="77777777" w:rsidR="00BF25B7" w:rsidRPr="00BF25B7" w:rsidRDefault="00BF25B7" w:rsidP="00BF25B7">
      <w:pPr>
        <w:pStyle w:val="Bibliography"/>
        <w:rPr>
          <w:rFonts w:ascii="Calibri" w:hAnsi="Calibri" w:cs="Calibri"/>
        </w:rPr>
      </w:pPr>
      <w:r w:rsidRPr="00BF25B7">
        <w:rPr>
          <w:rFonts w:ascii="Calibri" w:hAnsi="Calibri" w:cs="Calibri"/>
        </w:rPr>
        <w:t>Steinmetz, R., Srirattanaporn, S., Mor-Tip, J., Seuaturien, N., 2014. Can community outreach alleviate poaching pressure and recover wildlife in South-East Asian protected areas? J. Appl. Ecol. 51, 1469–1478. https://doi.org/10.1111/1365-2664.12239</w:t>
      </w:r>
    </w:p>
    <w:p w14:paraId="50666757" w14:textId="77777777" w:rsidR="00BF25B7" w:rsidRPr="00BF25B7" w:rsidRDefault="00BF25B7" w:rsidP="00BF25B7">
      <w:pPr>
        <w:pStyle w:val="Bibliography"/>
        <w:rPr>
          <w:rFonts w:ascii="Calibri" w:hAnsi="Calibri" w:cs="Calibri"/>
        </w:rPr>
      </w:pPr>
      <w:r w:rsidRPr="00BF25B7">
        <w:rPr>
          <w:rFonts w:ascii="Calibri" w:hAnsi="Calibri" w:cs="Calibri"/>
        </w:rPr>
        <w:t>Torres, E., Zeidan, R., 2016. The life-cycle of national development banks: The experience of Brazil’s BNDES. Q. Rev. Econ. Finance, Special Issue: Is there a Brazilian Development “Model”? 62, 97–104. https://doi.org/10.1016/j.qref.2016.07.006</w:t>
      </w:r>
    </w:p>
    <w:p w14:paraId="039750D9" w14:textId="77777777" w:rsidR="00BF25B7" w:rsidRPr="00BF25B7" w:rsidRDefault="00BF25B7" w:rsidP="00BF25B7">
      <w:pPr>
        <w:pStyle w:val="Bibliography"/>
        <w:rPr>
          <w:rFonts w:ascii="Calibri" w:hAnsi="Calibri" w:cs="Calibri"/>
        </w:rPr>
      </w:pPr>
      <w:r w:rsidRPr="00BF25B7">
        <w:rPr>
          <w:rFonts w:ascii="Calibri" w:hAnsi="Calibri" w:cs="Calibri"/>
        </w:rPr>
        <w:t>Tulloch, V.J.D., Turschwell, M.P., Giffin, A.L., Halpern, B.S., Connolly, R., Griffiths, L., Frazer, M., Brown, C.J., 2020. Linking threat maps with management to guide conservation investment. Biol. Conserv. 245, 108527. https://doi.org/10.1016/j.biocon.2020.108527</w:t>
      </w:r>
    </w:p>
    <w:p w14:paraId="5F0538F2" w14:textId="77777777" w:rsidR="00BF25B7" w:rsidRPr="00BF25B7" w:rsidRDefault="00BF25B7" w:rsidP="00BF25B7">
      <w:pPr>
        <w:pStyle w:val="Bibliography"/>
        <w:rPr>
          <w:rFonts w:ascii="Calibri" w:hAnsi="Calibri" w:cs="Calibri"/>
        </w:rPr>
      </w:pPr>
      <w:r w:rsidRPr="00BF25B7">
        <w:rPr>
          <w:rFonts w:ascii="Calibri" w:hAnsi="Calibri" w:cs="Calibri"/>
        </w:rPr>
        <w:t>Utami, N.W.F., Wirawan, I.G.P., Firn, J., Kepakisan, A.N.K., Kusdyana, I.P.G.A., Nicol, S., Carwardine, J., 2020. Prioritizing management strategies to achieve multiple outcomes in a globally significant Indonesian protected area. Conserv. Sci. Pract. 2, e157. https://doi.org/10.1111/csp2.157</w:t>
      </w:r>
    </w:p>
    <w:p w14:paraId="66668AE1" w14:textId="77777777" w:rsidR="00BF25B7" w:rsidRPr="00BF25B7" w:rsidRDefault="00BF25B7" w:rsidP="00BF25B7">
      <w:pPr>
        <w:pStyle w:val="Bibliography"/>
        <w:rPr>
          <w:rFonts w:ascii="Calibri" w:hAnsi="Calibri" w:cs="Calibri"/>
        </w:rPr>
      </w:pPr>
      <w:r w:rsidRPr="00BF25B7">
        <w:rPr>
          <w:rFonts w:ascii="Calibri" w:hAnsi="Calibri" w:cs="Calibri"/>
        </w:rPr>
        <w:t>Waithaka, J., Dudley, N., Alvarez, M., Arguedas Mora, S., Chapman, S., Figgis, P., Fitzsimons, J., Gallon, S., Gray, T.N.E., Kim, M., Pasha, M.K.S., Perkin, S., Roig-Boixeda, P., Sierra, C., Valverde, A., Wong, M., 2021. Impacts of COVID-19 on protected and conserved areas: A global overview and regional perspectives. PARKS 27, 41–56.</w:t>
      </w:r>
    </w:p>
    <w:p w14:paraId="06EADA52" w14:textId="77777777" w:rsidR="00BF25B7" w:rsidRPr="00BF25B7" w:rsidRDefault="00BF25B7" w:rsidP="00BF25B7">
      <w:pPr>
        <w:pStyle w:val="Bibliography"/>
        <w:rPr>
          <w:rFonts w:ascii="Calibri" w:hAnsi="Calibri" w:cs="Calibri"/>
        </w:rPr>
      </w:pPr>
      <w:r w:rsidRPr="00BF25B7">
        <w:rPr>
          <w:rFonts w:ascii="Calibri" w:hAnsi="Calibri" w:cs="Calibri"/>
        </w:rPr>
        <w:t>Waldron, A., Mooers, A.O., Miller, D.C., Nibbelink, N., Redding, D., Kuhn, T.S., Roberts, J.T., Gittleman, J.L., 2013. Targeting global conservation funding to limit immediate biodiversity declines. Proc. Natl. Acad. Sci. 110, 12144–12148. https://doi.org/10.1073/pnas.1221370110</w:t>
      </w:r>
    </w:p>
    <w:p w14:paraId="7AC62393" w14:textId="77777777" w:rsidR="00BF25B7" w:rsidRPr="00BF25B7" w:rsidRDefault="00BF25B7" w:rsidP="00BF25B7">
      <w:pPr>
        <w:pStyle w:val="Bibliography"/>
        <w:rPr>
          <w:rFonts w:ascii="Calibri" w:hAnsi="Calibri" w:cs="Calibri"/>
        </w:rPr>
      </w:pPr>
      <w:r w:rsidRPr="00BF25B7">
        <w:rPr>
          <w:rFonts w:ascii="Calibri" w:hAnsi="Calibri" w:cs="Calibri"/>
        </w:rPr>
        <w:t>Wilson, E.O., 1999. Consilience: The Unity of Knowledge. Vintage Books.</w:t>
      </w:r>
    </w:p>
    <w:p w14:paraId="1E4FA98D" w14:textId="77777777" w:rsidR="00BF25B7" w:rsidRPr="00BF25B7" w:rsidRDefault="00BF25B7" w:rsidP="00BF25B7">
      <w:pPr>
        <w:pStyle w:val="Bibliography"/>
        <w:rPr>
          <w:rFonts w:ascii="Calibri" w:hAnsi="Calibri" w:cs="Calibri"/>
        </w:rPr>
      </w:pPr>
      <w:r w:rsidRPr="00BF25B7">
        <w:rPr>
          <w:rFonts w:ascii="Calibri" w:hAnsi="Calibri" w:cs="Calibri"/>
        </w:rPr>
        <w:t>Wilson, K.A., McBride, M.F., Bode, M., Possingham, H.P., 2006. Prioritizing global conservation efforts. Nature 440, 337–340. https://doi.org/10.1038/nature04366</w:t>
      </w:r>
    </w:p>
    <w:p w14:paraId="71285678" w14:textId="77777777" w:rsidR="00BF25B7" w:rsidRPr="00BF25B7" w:rsidRDefault="00BF25B7" w:rsidP="00BF25B7">
      <w:pPr>
        <w:pStyle w:val="Bibliography"/>
        <w:rPr>
          <w:rFonts w:ascii="Calibri" w:hAnsi="Calibri" w:cs="Calibri"/>
        </w:rPr>
      </w:pPr>
      <w:r w:rsidRPr="00BF25B7">
        <w:rPr>
          <w:rFonts w:ascii="Calibri" w:hAnsi="Calibri" w:cs="Calibri"/>
        </w:rPr>
        <w:t>Wittemyer, G., 2011. Effects of Economic Downturns on Mortality of Wild African Elephants. Conserv. Biol. 25, 1002–1009. https://doi.org/10.1111/j.1523-1739.2011.01713.x</w:t>
      </w:r>
    </w:p>
    <w:p w14:paraId="338A280A" w14:textId="77777777" w:rsidR="00BF25B7" w:rsidRPr="00BF25B7" w:rsidRDefault="00BF25B7" w:rsidP="00BF25B7">
      <w:pPr>
        <w:pStyle w:val="Bibliography"/>
        <w:rPr>
          <w:rFonts w:ascii="Calibri" w:hAnsi="Calibri" w:cs="Calibri"/>
        </w:rPr>
      </w:pPr>
      <w:r w:rsidRPr="00BF25B7">
        <w:rPr>
          <w:rFonts w:ascii="Calibri" w:hAnsi="Calibri" w:cs="Calibri"/>
        </w:rPr>
        <w:t>Wittemyer, G., Elsen, P., Bean, W.T., Burton, A.C.O., Brashares, J.S., 2008. Accelerated Human Population Growth at Protected Area Edges. Science 321, 123–126. https://doi.org/10.1126/science.1158900</w:t>
      </w:r>
    </w:p>
    <w:p w14:paraId="562ED795" w14:textId="77777777" w:rsidR="00BF25B7" w:rsidRPr="00BF25B7" w:rsidRDefault="00BF25B7" w:rsidP="00BF25B7">
      <w:pPr>
        <w:pStyle w:val="Bibliography"/>
        <w:rPr>
          <w:rFonts w:ascii="Calibri" w:hAnsi="Calibri" w:cs="Calibri"/>
        </w:rPr>
      </w:pPr>
      <w:r w:rsidRPr="00BF25B7">
        <w:rPr>
          <w:rFonts w:ascii="Calibri" w:hAnsi="Calibri" w:cs="Calibri"/>
        </w:rPr>
        <w:t>Zheng, H., Robinson, B.E., Liang, Y.-C., Polasky, S., Ma, D.-C., Wang, F.-C., Ruckelshaus, M., Ouyang, Z.-Y., Daily, G.C., 2013. Benefits, costs, and livelihood implications of a regional payment for ecosystem service program. Proc. Natl. Acad. Sci. 110, 16681–16686. https://doi.org/10.1073/pnas.1312324110</w:t>
      </w:r>
    </w:p>
    <w:p w14:paraId="76A166E2" w14:textId="749FD032" w:rsidR="00BF25B7" w:rsidRPr="00BF25B7" w:rsidRDefault="00BF25B7">
      <w:r>
        <w:fldChar w:fldCharType="end"/>
      </w:r>
    </w:p>
    <w:sectPr w:rsidR="00BF25B7" w:rsidRPr="00BF25B7">
      <w:pgSz w:w="11906" w:h="16838"/>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hilip McGowan" w:date="2021-11-25T11:53:00Z" w:initials="P">
    <w:p w14:paraId="52FCFB03" w14:textId="77777777" w:rsidR="00387B24" w:rsidRDefault="00387B24">
      <w:pPr>
        <w:pStyle w:val="CommentText"/>
      </w:pPr>
      <w:r>
        <w:rPr>
          <w:rStyle w:val="CommentReference"/>
        </w:rPr>
        <w:annotationRef/>
      </w:r>
      <w:r>
        <w:t xml:space="preserve">These paragraphs are very long – they’d be easier to read if they were split </w:t>
      </w:r>
    </w:p>
    <w:p w14:paraId="1D1A55AB" w14:textId="77777777" w:rsidR="00387B24" w:rsidRDefault="00387B24">
      <w:pPr>
        <w:pStyle w:val="CommentText"/>
      </w:pPr>
    </w:p>
    <w:p w14:paraId="1E55DE76" w14:textId="2344D740" w:rsidR="00387B24" w:rsidRDefault="00387B24">
      <w:pPr>
        <w:pStyle w:val="CommentText"/>
      </w:pPr>
      <w:r>
        <w:t xml:space="preserve">This Intro is 2404 words and has no subsections. </w:t>
      </w:r>
    </w:p>
  </w:comment>
  <w:comment w:id="3" w:author="Philip McGowan" w:date="2021-11-25T10:57:00Z" w:initials="P">
    <w:p w14:paraId="548973EC" w14:textId="5B293452" w:rsidR="00387B24" w:rsidRDefault="00387B24">
      <w:pPr>
        <w:pStyle w:val="CommentText"/>
      </w:pPr>
      <w:r>
        <w:rPr>
          <w:rStyle w:val="CommentReference"/>
        </w:rPr>
        <w:annotationRef/>
      </w:r>
      <w:r>
        <w:t>Why? A note about the scale of untested assumptions, generalities/</w:t>
      </w:r>
      <w:proofErr w:type="gramStart"/>
      <w:r>
        <w:t>extrapolation</w:t>
      </w:r>
      <w:proofErr w:type="gramEnd"/>
      <w:r>
        <w:t xml:space="preserve"> and uncertainties. These are probably getting better </w:t>
      </w:r>
      <w:proofErr w:type="gramStart"/>
      <w:r>
        <w:t>all of</w:t>
      </w:r>
      <w:proofErr w:type="gramEnd"/>
      <w:r>
        <w:t xml:space="preserve"> the time. Some might that it is useful/important to compare with the value of ecosystem services that would be lost – Robert Costanza’s work is interesting and began with </w:t>
      </w:r>
      <w:hyperlink r:id="rId1" w:history="1">
        <w:r w:rsidRPr="00152E1B">
          <w:rPr>
            <w:rStyle w:val="Hyperlink"/>
          </w:rPr>
          <w:t>https://www.nature.com/articles/387253a0</w:t>
        </w:r>
      </w:hyperlink>
      <w:r>
        <w:t xml:space="preserve"> </w:t>
      </w:r>
    </w:p>
    <w:p w14:paraId="492A9004" w14:textId="77777777" w:rsidR="00387B24" w:rsidRDefault="00387B24">
      <w:pPr>
        <w:pStyle w:val="CommentText"/>
      </w:pPr>
    </w:p>
    <w:p w14:paraId="3614FECD" w14:textId="4F1A116F" w:rsidR="00387B24" w:rsidRDefault="00387B24">
      <w:pPr>
        <w:pStyle w:val="CommentText"/>
      </w:pPr>
      <w:r>
        <w:t xml:space="preserve">Good point to make though – we don’t need to get hung up on the specifics because the importance is clear (from a research </w:t>
      </w:r>
      <w:proofErr w:type="gramStart"/>
      <w:r>
        <w:t>perspective )</w:t>
      </w:r>
      <w:proofErr w:type="gramEnd"/>
      <w:r>
        <w:t xml:space="preserve"> and the task is vast</w:t>
      </w:r>
    </w:p>
  </w:comment>
  <w:comment w:id="4" w:author="Philip McGowan" w:date="2021-11-25T11:05:00Z" w:initials="P">
    <w:p w14:paraId="361BC0FE" w14:textId="2D71E7B9" w:rsidR="00387B24" w:rsidRDefault="00387B24">
      <w:pPr>
        <w:pStyle w:val="CommentText"/>
      </w:pPr>
      <w:r>
        <w:rPr>
          <w:rStyle w:val="CommentReference"/>
        </w:rPr>
        <w:annotationRef/>
      </w:r>
      <w:r>
        <w:t>Are you including intergovernmental organisations here – such as GEF?</w:t>
      </w:r>
    </w:p>
  </w:comment>
  <w:comment w:id="8" w:author="Philip McGowan" w:date="2021-11-25T11:07:00Z" w:initials="P">
    <w:p w14:paraId="554AD3AF" w14:textId="4657F017" w:rsidR="00387B24" w:rsidRDefault="00387B24">
      <w:pPr>
        <w:pStyle w:val="CommentText"/>
      </w:pPr>
      <w:r>
        <w:rPr>
          <w:rStyle w:val="CommentReference"/>
        </w:rPr>
        <w:annotationRef/>
      </w:r>
      <w:r>
        <w:t>This is a weak word – is there anything more than ‘hoped’? Such as expected or anticipated</w:t>
      </w:r>
    </w:p>
  </w:comment>
  <w:comment w:id="11" w:author="Philip McGowan" w:date="2021-11-25T11:22:00Z" w:initials="P">
    <w:p w14:paraId="3272EE30" w14:textId="147C7702" w:rsidR="00387B24" w:rsidRDefault="00387B24">
      <w:pPr>
        <w:pStyle w:val="CommentText"/>
      </w:pPr>
      <w:r>
        <w:rPr>
          <w:rStyle w:val="CommentReference"/>
        </w:rPr>
        <w:annotationRef/>
      </w:r>
      <w:r>
        <w:t xml:space="preserve">Depends on what you mean. There are some quite promising developments in some parts of the finance sector. Not enough yet of course, but proof of concept stuff underway at least.   </w:t>
      </w:r>
    </w:p>
  </w:comment>
  <w:comment w:id="12" w:author="Philip McGowan" w:date="2021-11-25T11:25:00Z" w:initials="P">
    <w:p w14:paraId="1CF933C9" w14:textId="6829AE6C" w:rsidR="00387B24" w:rsidRDefault="00387B24">
      <w:pPr>
        <w:pStyle w:val="CommentText"/>
      </w:pPr>
      <w:r>
        <w:rPr>
          <w:rStyle w:val="CommentReference"/>
        </w:rPr>
        <w:annotationRef/>
      </w:r>
      <w:r>
        <w:t>It’s a value judgement and so best to qualify here.</w:t>
      </w:r>
    </w:p>
  </w:comment>
  <w:comment w:id="14" w:author="Philip McGowan" w:date="2021-11-25T11:26:00Z" w:initials="P">
    <w:p w14:paraId="213A8FAC" w14:textId="6E602BDE" w:rsidR="00387B24" w:rsidRDefault="00387B24">
      <w:pPr>
        <w:pStyle w:val="CommentText"/>
      </w:pPr>
      <w:r>
        <w:rPr>
          <w:rStyle w:val="CommentReference"/>
        </w:rPr>
        <w:annotationRef/>
      </w:r>
      <w:r>
        <w:t>It’s often more than people and expertise, which I think you’re getting at</w:t>
      </w:r>
    </w:p>
  </w:comment>
  <w:comment w:id="19" w:author="Philip McGowan" w:date="2021-11-25T11:27:00Z" w:initials="P">
    <w:p w14:paraId="0EDCC108" w14:textId="77777777" w:rsidR="00387B24" w:rsidRDefault="00387B24">
      <w:pPr>
        <w:pStyle w:val="CommentText"/>
      </w:pPr>
      <w:r>
        <w:rPr>
          <w:rStyle w:val="CommentReference"/>
        </w:rPr>
        <w:annotationRef/>
      </w:r>
      <w:r>
        <w:t>This is mentioned for the first time, do you need to say what you mean here. Donors would say, I assume that their funding is stable. I assume that you are referring to the timescales over which actions is needed. Hence reference to ‘long-term’ in the opening sentence. Might be worth making a comment very early about timescales – funding cycles vs implementation and time to see positive biodiversity outcomes.</w:t>
      </w:r>
    </w:p>
    <w:p w14:paraId="26E57834" w14:textId="77777777" w:rsidR="00387B24" w:rsidRDefault="00387B24">
      <w:pPr>
        <w:pStyle w:val="CommentText"/>
      </w:pPr>
    </w:p>
    <w:p w14:paraId="7210B88A" w14:textId="600D526A" w:rsidR="00387B24" w:rsidRDefault="00387B24">
      <w:pPr>
        <w:pStyle w:val="CommentText"/>
      </w:pPr>
      <w:r>
        <w:t>And you then expand on this a little more below.</w:t>
      </w:r>
    </w:p>
  </w:comment>
  <w:comment w:id="22" w:author="Nils Bunnefeld" w:date="2021-09-23T10:09:00Z" w:initials="NB">
    <w:p w14:paraId="61F493C1" w14:textId="48370DDE" w:rsidR="00387B24" w:rsidRDefault="00387B24">
      <w:pPr>
        <w:pStyle w:val="CommentText"/>
      </w:pPr>
      <w:r>
        <w:rPr>
          <w:rStyle w:val="CommentReference"/>
        </w:rPr>
        <w:annotationRef/>
      </w:r>
      <w:r>
        <w:t xml:space="preserve">From here, there are no more references, would be good to find something relevant or reuse a few so that you show that this is not your own opinion. You can also use reports and grey literature here from NGOs, it doesn’t all have to be peer-reviewed, it may be useful to say that there is a gap in the peer-reviewed literature, which will be a good point to make for publishing this. </w:t>
      </w:r>
    </w:p>
  </w:comment>
  <w:comment w:id="23" w:author="Matthew Nuttall" w:date="2021-09-29T14:51:00Z" w:initials="MN">
    <w:p w14:paraId="3C954C41" w14:textId="68D925F9" w:rsidR="00387B24" w:rsidRDefault="00387B24">
      <w:pPr>
        <w:pStyle w:val="CommentText"/>
      </w:pPr>
      <w:r>
        <w:rPr>
          <w:rStyle w:val="CommentReference"/>
        </w:rPr>
        <w:annotationRef/>
      </w:r>
      <w:r>
        <w:t>I have added quite a few more references now.</w:t>
      </w:r>
    </w:p>
    <w:p w14:paraId="6D92C361" w14:textId="77777777" w:rsidR="00387B24" w:rsidRDefault="00387B24">
      <w:pPr>
        <w:pStyle w:val="CommentText"/>
      </w:pPr>
    </w:p>
    <w:p w14:paraId="105A5050" w14:textId="76A89627" w:rsidR="00387B24" w:rsidRDefault="00387B24">
      <w:pPr>
        <w:pStyle w:val="CommentText"/>
      </w:pPr>
      <w:r>
        <w:t>I mention the gap in the literature in the first sentence of the paragraph. Do you think I should move it to the end?</w:t>
      </w:r>
    </w:p>
  </w:comment>
  <w:comment w:id="24" w:author="Philip McGowan" w:date="2021-11-25T11:40:00Z" w:initials="P">
    <w:p w14:paraId="7A1F8598" w14:textId="616364BB" w:rsidR="00387B24" w:rsidRDefault="00387B24">
      <w:pPr>
        <w:pStyle w:val="CommentText"/>
      </w:pPr>
      <w:r>
        <w:rPr>
          <w:rStyle w:val="CommentReference"/>
        </w:rPr>
        <w:annotationRef/>
      </w:r>
      <w:r>
        <w:t>But is the money always well spent, or is there pressure to spend within a timescale that means some is not used efficiently or even squandered?</w:t>
      </w:r>
    </w:p>
  </w:comment>
  <w:comment w:id="25" w:author="Philip McGowan" w:date="2021-11-25T11:41:00Z" w:initials="P">
    <w:p w14:paraId="3D1C3E43" w14:textId="7CE5318D" w:rsidR="00387B24" w:rsidRDefault="00387B24">
      <w:pPr>
        <w:pStyle w:val="CommentText"/>
      </w:pPr>
      <w:r>
        <w:rPr>
          <w:rStyle w:val="CommentReference"/>
        </w:rPr>
        <w:annotationRef/>
      </w:r>
      <w:r>
        <w:t xml:space="preserve">This ref features a lot but is now 17 years old. DO you think its finding still hold true? Maybe have a quick look on Google Scholar to see what publications have cited this ref and whether they offer any more up-to-date evidence/comment. Appreciate it is chronically under explored. Some granting mechanisms to undertake reviews – </w:t>
      </w:r>
      <w:proofErr w:type="spellStart"/>
      <w:proofErr w:type="gramStart"/>
      <w:r>
        <w:t>eg</w:t>
      </w:r>
      <w:proofErr w:type="spellEnd"/>
      <w:proofErr w:type="gramEnd"/>
      <w:r>
        <w:t xml:space="preserve"> CEPF – but their measures of success are different. </w:t>
      </w:r>
    </w:p>
  </w:comment>
  <w:comment w:id="30" w:author="Philip McGowan" w:date="2021-11-25T11:45:00Z" w:initials="P">
    <w:p w14:paraId="6F92909F" w14:textId="2014C3CB" w:rsidR="00387B24" w:rsidRDefault="00387B24">
      <w:pPr>
        <w:pStyle w:val="CommentText"/>
      </w:pPr>
      <w:r>
        <w:rPr>
          <w:rStyle w:val="CommentReference"/>
        </w:rPr>
        <w:annotationRef/>
      </w:r>
      <w:proofErr w:type="gramStart"/>
      <w:r>
        <w:t>?and</w:t>
      </w:r>
      <w:proofErr w:type="gramEnd"/>
      <w:r>
        <w:t xml:space="preserve"> the implementing organisations, and even the conservation community more generally. </w:t>
      </w:r>
    </w:p>
  </w:comment>
  <w:comment w:id="31" w:author="Philip McGowan" w:date="2021-11-25T11:46:00Z" w:initials="P">
    <w:p w14:paraId="486D6836" w14:textId="77777777" w:rsidR="00387B24" w:rsidRDefault="00387B24">
      <w:pPr>
        <w:pStyle w:val="CommentText"/>
      </w:pPr>
      <w:r>
        <w:rPr>
          <w:rStyle w:val="CommentReference"/>
        </w:rPr>
        <w:annotationRef/>
      </w:r>
      <w:r>
        <w:t>I think I read ‘long-term’ in a different way than you mean, and that may be confusing.</w:t>
      </w:r>
    </w:p>
    <w:p w14:paraId="4AFD5A5B" w14:textId="77777777" w:rsidR="00387B24" w:rsidRDefault="00387B24">
      <w:pPr>
        <w:pStyle w:val="CommentText"/>
      </w:pPr>
    </w:p>
    <w:p w14:paraId="57A7F65F" w14:textId="73047EF3" w:rsidR="00387B24" w:rsidRDefault="00387B24">
      <w:pPr>
        <w:pStyle w:val="CommentText"/>
      </w:pPr>
      <w:r>
        <w:t xml:space="preserve">I am not sure that you need it anyway. It is the usual or typical nature of project funding isn’t it. </w:t>
      </w:r>
    </w:p>
  </w:comment>
  <w:comment w:id="33" w:author="Philip McGowan" w:date="2021-11-25T11:48:00Z" w:initials="P">
    <w:p w14:paraId="225E0145" w14:textId="45197081" w:rsidR="00387B24" w:rsidRDefault="00387B24">
      <w:pPr>
        <w:pStyle w:val="CommentText"/>
      </w:pPr>
      <w:r>
        <w:rPr>
          <w:rStyle w:val="CommentReference"/>
        </w:rPr>
        <w:annotationRef/>
      </w:r>
      <w:r>
        <w:t>In what sense? Who are they competing against?</w:t>
      </w:r>
    </w:p>
  </w:comment>
  <w:comment w:id="37" w:author="Philip McGowan" w:date="2021-11-25T11:48:00Z" w:initials="P">
    <w:p w14:paraId="560D68C9" w14:textId="5B734046" w:rsidR="00387B24" w:rsidRDefault="00387B24">
      <w:pPr>
        <w:pStyle w:val="CommentText"/>
      </w:pPr>
      <w:r>
        <w:rPr>
          <w:rStyle w:val="CommentReference"/>
        </w:rPr>
        <w:annotationRef/>
      </w:r>
      <w:r>
        <w:t xml:space="preserve">Certainly other, more recent refs about the need for co-creation of projects/programmes. </w:t>
      </w:r>
    </w:p>
  </w:comment>
  <w:comment w:id="39" w:author="Philip McGowan" w:date="2021-11-25T11:49:00Z" w:initials="P">
    <w:p w14:paraId="4C485FA5" w14:textId="254231EB" w:rsidR="00387B24" w:rsidRDefault="00387B24">
      <w:pPr>
        <w:pStyle w:val="CommentText"/>
      </w:pPr>
      <w:r>
        <w:rPr>
          <w:rStyle w:val="CommentReference"/>
        </w:rPr>
        <w:annotationRef/>
      </w:r>
      <w:r>
        <w:t>Not sure what this means. I think that ‘project’ is being used in a slightly different way. Do you mean, in essence, that these funds are the only way to get conservation done in many contexts?</w:t>
      </w:r>
    </w:p>
  </w:comment>
  <w:comment w:id="40" w:author="Philip McGowan" w:date="2021-11-25T11:55:00Z" w:initials="P">
    <w:p w14:paraId="51EF0A6A" w14:textId="77777777" w:rsidR="00387B24" w:rsidRDefault="00387B24">
      <w:pPr>
        <w:pStyle w:val="CommentText"/>
      </w:pPr>
      <w:r>
        <w:rPr>
          <w:rStyle w:val="CommentReference"/>
        </w:rPr>
        <w:annotationRef/>
      </w:r>
      <w:r>
        <w:t xml:space="preserve">This is a separate issue to those above – maybe place in a new paragraph if indeed it is needed. </w:t>
      </w:r>
    </w:p>
    <w:p w14:paraId="7C107EAF" w14:textId="77777777" w:rsidR="00387B24" w:rsidRDefault="00387B24">
      <w:pPr>
        <w:pStyle w:val="CommentText"/>
      </w:pPr>
    </w:p>
    <w:p w14:paraId="7781C1A9" w14:textId="405CD2F9" w:rsidR="00387B24" w:rsidRDefault="00387B24">
      <w:pPr>
        <w:pStyle w:val="CommentText"/>
      </w:pPr>
      <w:r>
        <w:t>It’s more about who can apply and use funds rather than the overall issue of the funding cycle vs conservation need. Isn’t it?</w:t>
      </w:r>
    </w:p>
  </w:comment>
  <w:comment w:id="41" w:author="Philip McGowan" w:date="2021-11-25T11:50:00Z" w:initials="P">
    <w:p w14:paraId="6646E499" w14:textId="47D054E6" w:rsidR="00387B24" w:rsidRDefault="00387B24">
      <w:pPr>
        <w:pStyle w:val="CommentText"/>
      </w:pPr>
      <w:r>
        <w:rPr>
          <w:rStyle w:val="CommentReference"/>
        </w:rPr>
        <w:annotationRef/>
      </w:r>
      <w:r>
        <w:t xml:space="preserve">That could sound cynical and perhaps relates only the attribution in the previous list of complex governing rules. Looking and accounting and reporting rods you have, the monitoring/evaluation will be justified in terms of the need to account for public funds. </w:t>
      </w:r>
    </w:p>
  </w:comment>
  <w:comment w:id="45" w:author="Philip McGowan" w:date="2021-11-26T11:40:00Z" w:initials="PM">
    <w:p w14:paraId="6CBF6091" w14:textId="3FFA060F" w:rsidR="00387B24" w:rsidRDefault="00387B24">
      <w:pPr>
        <w:pStyle w:val="CommentText"/>
      </w:pPr>
      <w:r>
        <w:rPr>
          <w:rStyle w:val="CommentReference"/>
        </w:rPr>
        <w:annotationRef/>
      </w:r>
      <w:r>
        <w:t>Do you want to make any comment upfront about the size of the budget? For example, what about stable budgets that are way to low to achieve much for resource?</w:t>
      </w:r>
    </w:p>
  </w:comment>
  <w:comment w:id="43" w:author="Matthew Nuttall" w:date="2021-10-08T11:46:00Z" w:initials="MN">
    <w:p w14:paraId="3DCC86CB" w14:textId="7A0F4D36" w:rsidR="00387B24" w:rsidRDefault="00387B24">
      <w:pPr>
        <w:pStyle w:val="CommentText"/>
      </w:pPr>
      <w:r>
        <w:rPr>
          <w:rStyle w:val="CommentReference"/>
        </w:rPr>
        <w:annotationRef/>
      </w:r>
      <w:r>
        <w:t>New sentence based on Nils’ comment below</w:t>
      </w:r>
    </w:p>
  </w:comment>
  <w:comment w:id="44" w:author="Philip McGowan" w:date="2021-11-25T11:58:00Z" w:initials="P">
    <w:p w14:paraId="29330256" w14:textId="41FF2C16" w:rsidR="00387B24" w:rsidRDefault="00387B24">
      <w:pPr>
        <w:pStyle w:val="CommentText"/>
      </w:pPr>
      <w:r>
        <w:rPr>
          <w:rStyle w:val="CommentReference"/>
        </w:rPr>
        <w:annotationRef/>
      </w:r>
      <w:r>
        <w:t>This comes back to the bigger issue</w:t>
      </w:r>
    </w:p>
  </w:comment>
  <w:comment w:id="46" w:author="Philip McGowan" w:date="2021-11-25T11:58:00Z" w:initials="P">
    <w:p w14:paraId="754B2C2B" w14:textId="3BA8C45C" w:rsidR="00387B24" w:rsidRDefault="00387B24">
      <w:pPr>
        <w:pStyle w:val="CommentText"/>
      </w:pPr>
      <w:r>
        <w:rPr>
          <w:rStyle w:val="CommentReference"/>
        </w:rPr>
        <w:annotationRef/>
      </w:r>
      <w:proofErr w:type="gramStart"/>
      <w:r>
        <w:t>?REF</w:t>
      </w:r>
      <w:proofErr w:type="gramEnd"/>
    </w:p>
  </w:comment>
  <w:comment w:id="47" w:author="Philip McGowan" w:date="2021-11-25T11:58:00Z" w:initials="P">
    <w:p w14:paraId="5481DB3B" w14:textId="52BF628C" w:rsidR="00387B24" w:rsidRDefault="00387B24">
      <w:pPr>
        <w:pStyle w:val="CommentText"/>
      </w:pPr>
      <w:r>
        <w:rPr>
          <w:rStyle w:val="CommentReference"/>
        </w:rPr>
        <w:annotationRef/>
      </w:r>
      <w:r>
        <w:t>DO you want to add in ‘Effectively managed’ at the beginning?</w:t>
      </w:r>
    </w:p>
  </w:comment>
  <w:comment w:id="50" w:author="Philip McGowan" w:date="2021-11-25T14:09:00Z" w:initials="P">
    <w:p w14:paraId="30D12F01" w14:textId="0FBC0A76" w:rsidR="00387B24" w:rsidRDefault="00387B24">
      <w:pPr>
        <w:pStyle w:val="CommentText"/>
      </w:pPr>
      <w:r>
        <w:rPr>
          <w:rStyle w:val="CommentReference"/>
        </w:rPr>
        <w:annotationRef/>
      </w:r>
      <w:r>
        <w:t xml:space="preserve">Would be good to have introduced what this is earlier, as noted above. At the moment, I have not </w:t>
      </w:r>
      <w:proofErr w:type="spellStart"/>
      <w:proofErr w:type="gramStart"/>
      <w:r>
        <w:t>see</w:t>
      </w:r>
      <w:proofErr w:type="spellEnd"/>
      <w:proofErr w:type="gramEnd"/>
      <w:r>
        <w:t xml:space="preserve"> any explicit statement of the mismatch between duration of funded projects and conservation need. </w:t>
      </w:r>
    </w:p>
  </w:comment>
  <w:comment w:id="51" w:author="Philip McGowan" w:date="2021-11-25T14:10:00Z" w:initials="P">
    <w:p w14:paraId="3BE9FD73" w14:textId="63322A56" w:rsidR="00387B24" w:rsidRDefault="00387B24">
      <w:pPr>
        <w:pStyle w:val="CommentText"/>
      </w:pPr>
      <w:r>
        <w:rPr>
          <w:rStyle w:val="CommentReference"/>
        </w:rPr>
        <w:annotationRef/>
      </w:r>
      <w:r>
        <w:t xml:space="preserve">Sorry, comment on the age of this reference again. Good to have one alongside that is 2020. </w:t>
      </w:r>
    </w:p>
  </w:comment>
  <w:comment w:id="53" w:author="Philip McGowan" w:date="2021-11-25T14:11:00Z" w:initials="P">
    <w:p w14:paraId="168F1F01" w14:textId="029BD4A3" w:rsidR="00387B24" w:rsidRDefault="00387B24">
      <w:pPr>
        <w:pStyle w:val="CommentText"/>
      </w:pPr>
      <w:r>
        <w:rPr>
          <w:rStyle w:val="CommentReference"/>
        </w:rPr>
        <w:annotationRef/>
      </w:r>
      <w:r>
        <w:t xml:space="preserve">Looks out of place as a sudden example. </w:t>
      </w:r>
    </w:p>
  </w:comment>
  <w:comment w:id="55" w:author="Philip McGowan" w:date="2021-11-25T14:11:00Z" w:initials="P">
    <w:p w14:paraId="2F392BA9" w14:textId="3D32CD92" w:rsidR="00387B24" w:rsidRDefault="00387B24">
      <w:pPr>
        <w:pStyle w:val="CommentText"/>
      </w:pPr>
      <w:r>
        <w:rPr>
          <w:rStyle w:val="CommentReference"/>
        </w:rPr>
        <w:annotationRef/>
      </w:r>
      <w:proofErr w:type="gramStart"/>
      <w:r>
        <w:t>?scale</w:t>
      </w:r>
      <w:proofErr w:type="gramEnd"/>
      <w:r>
        <w:t xml:space="preserve"> and/or duration/</w:t>
      </w:r>
      <w:proofErr w:type="spellStart"/>
      <w:r>
        <w:t>contintuity</w:t>
      </w:r>
      <w:proofErr w:type="spellEnd"/>
      <w:r>
        <w:t>?</w:t>
      </w:r>
    </w:p>
  </w:comment>
  <w:comment w:id="56" w:author="Philip McGowan" w:date="2021-11-25T14:12:00Z" w:initials="P">
    <w:p w14:paraId="2617A4D5" w14:textId="77777777" w:rsidR="00387B24" w:rsidRDefault="00387B24">
      <w:pPr>
        <w:pStyle w:val="CommentText"/>
      </w:pPr>
      <w:r>
        <w:rPr>
          <w:rStyle w:val="CommentReference"/>
        </w:rPr>
        <w:annotationRef/>
      </w:r>
      <w:r>
        <w:t xml:space="preserve">How does this relate to biodiversity need? What about landscape or other spatial scale relevant to biodiversity outcomes? </w:t>
      </w:r>
    </w:p>
    <w:p w14:paraId="57B650F7" w14:textId="77777777" w:rsidR="00387B24" w:rsidRDefault="00387B24">
      <w:pPr>
        <w:pStyle w:val="CommentText"/>
      </w:pPr>
    </w:p>
    <w:p w14:paraId="61053ED1" w14:textId="59B3572E" w:rsidR="00387B24" w:rsidRDefault="00387B24">
      <w:pPr>
        <w:pStyle w:val="CommentText"/>
      </w:pPr>
      <w:r>
        <w:t>Is this implicitly talking about PAs only – what about other places?</w:t>
      </w:r>
    </w:p>
  </w:comment>
  <w:comment w:id="63" w:author="Philip McGowan" w:date="2021-11-25T14:14:00Z" w:initials="P">
    <w:p w14:paraId="6EB850D2" w14:textId="59818F2E" w:rsidR="00387B24" w:rsidRDefault="00387B24">
      <w:pPr>
        <w:pStyle w:val="CommentText"/>
      </w:pPr>
      <w:r>
        <w:rPr>
          <w:rStyle w:val="CommentReference"/>
        </w:rPr>
        <w:annotationRef/>
      </w:r>
      <w:r>
        <w:t>Hasn’t lots on this been done in Australia/NZ by folks from Queensland (</w:t>
      </w:r>
      <w:proofErr w:type="spellStart"/>
      <w:r>
        <w:t>Possingham</w:t>
      </w:r>
      <w:proofErr w:type="spellEnd"/>
      <w:r>
        <w:t xml:space="preserve"> et al). And Tara Martin, now in Canada. </w:t>
      </w:r>
    </w:p>
  </w:comment>
  <w:comment w:id="70" w:author="Philip McGowan" w:date="2021-11-25T14:16:00Z" w:initials="P">
    <w:p w14:paraId="0343FF2D" w14:textId="7EE8E9CB" w:rsidR="00387B24" w:rsidRDefault="00387B24">
      <w:pPr>
        <w:pStyle w:val="CommentText"/>
      </w:pPr>
      <w:r>
        <w:rPr>
          <w:rStyle w:val="CommentReference"/>
        </w:rPr>
        <w:annotationRef/>
      </w:r>
      <w:r>
        <w:t xml:space="preserve">So, is the big question about enough money and over appropriate timescale, or how it is spent? </w:t>
      </w:r>
    </w:p>
  </w:comment>
  <w:comment w:id="71" w:author="Matthew Nuttall" w:date="2021-10-08T11:54:00Z" w:initials="MN">
    <w:p w14:paraId="3AF3E295" w14:textId="3139F130" w:rsidR="00387B24" w:rsidRDefault="00387B24">
      <w:pPr>
        <w:pStyle w:val="CommentText"/>
      </w:pPr>
      <w:r>
        <w:rPr>
          <w:rStyle w:val="CommentReference"/>
        </w:rPr>
        <w:annotationRef/>
      </w:r>
      <w:r>
        <w:t>New sentence based on Nils’ comments below</w:t>
      </w:r>
    </w:p>
  </w:comment>
  <w:comment w:id="74" w:author="Philip McGowan" w:date="2021-11-25T14:16:00Z" w:initials="P">
    <w:p w14:paraId="5A5ECD59" w14:textId="3F06CF1A" w:rsidR="00387B24" w:rsidRDefault="00387B24">
      <w:pPr>
        <w:pStyle w:val="CommentText"/>
      </w:pPr>
      <w:r>
        <w:rPr>
          <w:rStyle w:val="CommentReference"/>
        </w:rPr>
        <w:annotationRef/>
      </w:r>
      <w:r>
        <w:t xml:space="preserve">This looks as though it is </w:t>
      </w:r>
      <w:proofErr w:type="gramStart"/>
      <w:r>
        <w:t>opening up</w:t>
      </w:r>
      <w:proofErr w:type="gramEnd"/>
      <w:r>
        <w:t xml:space="preserve"> a new avenue. </w:t>
      </w:r>
    </w:p>
  </w:comment>
  <w:comment w:id="78" w:author="Philip McGowan" w:date="2021-11-25T14:17:00Z" w:initials="P">
    <w:p w14:paraId="485E0D34" w14:textId="6ADD680F" w:rsidR="00387B24" w:rsidRDefault="00387B24">
      <w:pPr>
        <w:pStyle w:val="CommentText"/>
      </w:pPr>
      <w:r>
        <w:rPr>
          <w:rStyle w:val="CommentReference"/>
        </w:rPr>
        <w:annotationRef/>
      </w:r>
      <w:r>
        <w:t>Does this apply to every part of the sentence and, if so, is that still the prevailing view, 55 years later?</w:t>
      </w:r>
    </w:p>
  </w:comment>
  <w:comment w:id="84" w:author="Philip McGowan" w:date="2021-11-25T14:20:00Z" w:initials="P">
    <w:p w14:paraId="0AED43B4" w14:textId="4077743C" w:rsidR="00387B24" w:rsidRDefault="00387B24">
      <w:pPr>
        <w:pStyle w:val="CommentText"/>
      </w:pPr>
      <w:r>
        <w:rPr>
          <w:rStyle w:val="CommentReference"/>
        </w:rPr>
        <w:annotationRef/>
      </w:r>
      <w:r>
        <w:t>This is a general word – in this context what does context mean? Can you articulate 2-3 specific objectives that you address and that will then add up to this exploration? You get to this in two sentences, but can you bring the overarching aim and specific objectives side by side?</w:t>
      </w:r>
    </w:p>
  </w:comment>
  <w:comment w:id="83" w:author="Philip McGowan" w:date="2021-11-25T14:19:00Z" w:initials="P">
    <w:p w14:paraId="4AEDFEA9" w14:textId="730466EB" w:rsidR="00387B24" w:rsidRDefault="00387B24">
      <w:pPr>
        <w:pStyle w:val="CommentText"/>
      </w:pPr>
      <w:r>
        <w:rPr>
          <w:rStyle w:val="CommentReference"/>
        </w:rPr>
        <w:annotationRef/>
      </w:r>
      <w:r>
        <w:t xml:space="preserve">I am not sure that I would have worked out that this is where this Intro was ending. I was thinking </w:t>
      </w:r>
      <w:proofErr w:type="gramStart"/>
      <w:r>
        <w:t>half way</w:t>
      </w:r>
      <w:proofErr w:type="gramEnd"/>
      <w:r>
        <w:t xml:space="preserve"> through that it would be about investment and maybe an analysis of funds spent on conservation and related activities. </w:t>
      </w:r>
    </w:p>
  </w:comment>
  <w:comment w:id="86" w:author="Philip McGowan" w:date="2021-11-25T14:22:00Z" w:initials="P">
    <w:p w14:paraId="41B2F558" w14:textId="1EE3BF46" w:rsidR="00387B24" w:rsidRDefault="00387B24">
      <w:pPr>
        <w:pStyle w:val="CommentText"/>
      </w:pPr>
      <w:r>
        <w:rPr>
          <w:rStyle w:val="CommentReference"/>
        </w:rPr>
        <w:annotationRef/>
      </w:r>
      <w:r>
        <w:t xml:space="preserve">Can you add word/phrase that says these are ‘realistic’ or ‘widely observed’ or are they hypothetical? Some shorthand that indicates where they have come from would be good. </w:t>
      </w:r>
    </w:p>
  </w:comment>
  <w:comment w:id="87" w:author="Philip McGowan" w:date="2021-11-25T14:23:00Z" w:initials="P">
    <w:p w14:paraId="222D9F26" w14:textId="6706B3CC" w:rsidR="00387B24" w:rsidRDefault="00387B24">
      <w:pPr>
        <w:pStyle w:val="CommentText"/>
      </w:pPr>
      <w:r>
        <w:rPr>
          <w:rStyle w:val="CommentReference"/>
        </w:rPr>
        <w:annotationRef/>
      </w:r>
      <w:r>
        <w:t>In what way?</w:t>
      </w:r>
    </w:p>
  </w:comment>
  <w:comment w:id="88" w:author="Nils Bunnefeld" w:date="2021-09-23T10:13:00Z" w:initials="NB">
    <w:p w14:paraId="031BE8CD" w14:textId="6029DEE6" w:rsidR="00387B24" w:rsidRDefault="00387B24">
      <w:pPr>
        <w:pStyle w:val="CommentText"/>
      </w:pPr>
      <w:r>
        <w:rPr>
          <w:rStyle w:val="CommentReference"/>
        </w:rPr>
        <w:annotationRef/>
      </w:r>
      <w:r>
        <w:t xml:space="preserve">Following on from my comment above, if you have time, then it would be good to state at the end of each paragraph, whether the issue you are covering is already well covered in the literature, where the gap is, and if you can what you are doing about it. Just one sentence can make a real difference to let the reader know how each paragraph relates to your study and your motivation to carry out the study. </w:t>
      </w:r>
    </w:p>
  </w:comment>
  <w:comment w:id="89" w:author="Matthew Nuttall" w:date="2021-10-08T12:00:00Z" w:initials="MN">
    <w:p w14:paraId="16E68F96" w14:textId="6B8A8B17" w:rsidR="00387B24" w:rsidRDefault="00387B24">
      <w:pPr>
        <w:pStyle w:val="CommentText"/>
      </w:pPr>
      <w:r>
        <w:rPr>
          <w:rStyle w:val="CommentReference"/>
        </w:rPr>
        <w:annotationRef/>
      </w:r>
      <w:r>
        <w:t>I have added a couple of sentences to a couple of the paragraphs above (I’ve commented on them so you can find them), pointing out the lack of research in those areas. I have not done it for the other paragraphs as they have got some form of statement about the lack of research or the knowledge gaps already, just not perhaps at the end of the paragraph. If you think they need to be at the end of the paragraphs, I can try and restructure the paragraphs</w:t>
      </w:r>
    </w:p>
  </w:comment>
  <w:comment w:id="90" w:author="Philip McGowan" w:date="2021-11-25T16:40:00Z" w:initials="P">
    <w:p w14:paraId="3459B9FC" w14:textId="52E3BC3B" w:rsidR="00387B24" w:rsidRDefault="00387B24">
      <w:pPr>
        <w:pStyle w:val="CommentText"/>
      </w:pPr>
      <w:r>
        <w:rPr>
          <w:rStyle w:val="CommentReference"/>
        </w:rPr>
        <w:annotationRef/>
      </w:r>
      <w:r>
        <w:t>3449 words</w:t>
      </w:r>
    </w:p>
  </w:comment>
  <w:comment w:id="92" w:author="Philip McGowan" w:date="2021-11-25T16:43:00Z" w:initials="P">
    <w:p w14:paraId="6D4C85D4" w14:textId="5A6579C7" w:rsidR="00387B24" w:rsidRDefault="00387B24">
      <w:pPr>
        <w:pStyle w:val="CommentText"/>
      </w:pPr>
      <w:r>
        <w:rPr>
          <w:rStyle w:val="CommentReference"/>
        </w:rPr>
        <w:annotationRef/>
      </w:r>
      <w:r>
        <w:t xml:space="preserve">Not sure what this means in this context and what to expect from each of the </w:t>
      </w:r>
      <w:proofErr w:type="spellStart"/>
      <w:r>
        <w:t>submodels</w:t>
      </w:r>
      <w:proofErr w:type="spellEnd"/>
      <w:r>
        <w:t xml:space="preserve">. </w:t>
      </w:r>
    </w:p>
  </w:comment>
  <w:comment w:id="94" w:author="Philip McGowan" w:date="2021-11-25T16:41:00Z" w:initials="P">
    <w:p w14:paraId="28D5AA31" w14:textId="55009E98" w:rsidR="00387B24" w:rsidRDefault="00387B24">
      <w:pPr>
        <w:pStyle w:val="CommentText"/>
      </w:pPr>
      <w:r>
        <w:rPr>
          <w:rStyle w:val="CommentReference"/>
        </w:rPr>
        <w:annotationRef/>
      </w:r>
      <w:proofErr w:type="gramStart"/>
      <w:r>
        <w:t>?in</w:t>
      </w:r>
      <w:proofErr w:type="gramEnd"/>
    </w:p>
  </w:comment>
  <w:comment w:id="95" w:author="Philip McGowan" w:date="2021-11-25T16:44:00Z" w:initials="P">
    <w:p w14:paraId="01FDBB23" w14:textId="5A151D01" w:rsidR="00387B24" w:rsidRDefault="00387B24">
      <w:pPr>
        <w:pStyle w:val="CommentText"/>
      </w:pPr>
      <w:r>
        <w:rPr>
          <w:rStyle w:val="CommentReference"/>
        </w:rPr>
        <w:annotationRef/>
      </w:r>
      <w:r>
        <w:t xml:space="preserve">I would bullet point these, partly to break up the big paragraph and partly to make it easier to see where (4) ends. </w:t>
      </w:r>
    </w:p>
  </w:comment>
  <w:comment w:id="99" w:author="Matthew Nuttall" w:date="2021-10-08T14:45:00Z" w:initials="MN">
    <w:p w14:paraId="0F96F45E" w14:textId="1EB7E087" w:rsidR="00387B24" w:rsidRDefault="00387B24">
      <w:pPr>
        <w:pStyle w:val="CommentText"/>
      </w:pPr>
      <w:r>
        <w:rPr>
          <w:rStyle w:val="CommentReference"/>
        </w:rPr>
        <w:annotationRef/>
      </w:r>
      <w:r>
        <w:t>Is this better Brad?</w:t>
      </w:r>
    </w:p>
  </w:comment>
  <w:comment w:id="100" w:author="Philip McGowan" w:date="2021-11-25T16:47:00Z" w:initials="P">
    <w:p w14:paraId="77069689" w14:textId="579BA58C" w:rsidR="00387B24" w:rsidRDefault="00387B24">
      <w:pPr>
        <w:pStyle w:val="CommentText"/>
      </w:pPr>
      <w:r>
        <w:rPr>
          <w:rStyle w:val="CommentReference"/>
        </w:rPr>
        <w:annotationRef/>
      </w:r>
      <w:r>
        <w:t>Is this assumption important?</w:t>
      </w:r>
    </w:p>
  </w:comment>
  <w:comment w:id="103" w:author="Philip McGowan" w:date="2021-11-26T11:33:00Z" w:initials="PM">
    <w:p w14:paraId="50C895D0" w14:textId="69293411" w:rsidR="00387B24" w:rsidRDefault="00387B24">
      <w:pPr>
        <w:pStyle w:val="CommentText"/>
      </w:pPr>
      <w:r>
        <w:rPr>
          <w:rStyle w:val="CommentReference"/>
        </w:rPr>
        <w:annotationRef/>
      </w:r>
      <w:r>
        <w:t xml:space="preserve">Any comment on whether the budget is enough to achieve the desired biodiversity outcomes </w:t>
      </w:r>
    </w:p>
  </w:comment>
  <w:comment w:id="104" w:author="Brad Duthie" w:date="2021-09-22T23:14:00Z" w:initials="BD">
    <w:p w14:paraId="42B689DE" w14:textId="77777777" w:rsidR="00387B24" w:rsidRDefault="00387B24">
      <w:r>
        <w:rPr>
          <w:rFonts w:ascii="Calibri" w:hAnsi="Calibri"/>
          <w:sz w:val="20"/>
        </w:rPr>
        <w:t>Here and with the summation above for ‘</w:t>
      </w:r>
      <w:proofErr w:type="spellStart"/>
      <w:r>
        <w:rPr>
          <w:rFonts w:ascii="Calibri" w:hAnsi="Calibri"/>
          <w:sz w:val="20"/>
        </w:rPr>
        <w:t>trj</w:t>
      </w:r>
      <w:proofErr w:type="spellEnd"/>
      <w:r>
        <w:rPr>
          <w:rFonts w:ascii="Calibri" w:hAnsi="Calibri"/>
          <w:sz w:val="20"/>
        </w:rPr>
        <w:t>’, I think you need to be explicit about what is being summed. E.g., for the sum on the bottom, \sum</w:t>
      </w:r>
      <w:proofErr w:type="gramStart"/>
      <w:r>
        <w:rPr>
          <w:rFonts w:ascii="Calibri" w:hAnsi="Calibri"/>
          <w:sz w:val="20"/>
        </w:rPr>
        <w:t>_{</w:t>
      </w:r>
      <w:proofErr w:type="gramEnd"/>
      <w:r>
        <w:rPr>
          <w:rFonts w:ascii="Calibri" w:hAnsi="Calibri"/>
          <w:sz w:val="20"/>
        </w:rPr>
        <w:t xml:space="preserve">i = 1}^{N} x_{i} (let me know if you want me to write this out and put it in an image, but you can see with it looks like with </w:t>
      </w:r>
      <w:hyperlink r:id="rId2"/>
      <w:r>
        <w:rPr>
          <w:rFonts w:ascii="Calibri" w:hAnsi="Calibri"/>
          <w:sz w:val="20"/>
        </w:rPr>
        <w:t xml:space="preserve"> </w:t>
      </w:r>
    </w:p>
  </w:comment>
  <w:comment w:id="105" w:author="Matthew Nuttall" w:date="2021-10-11T09:23:00Z" w:initials="MN">
    <w:p w14:paraId="6E7ABB4D" w14:textId="3142ABB1" w:rsidR="00387B24" w:rsidRDefault="00387B24">
      <w:pPr>
        <w:pStyle w:val="CommentText"/>
      </w:pPr>
      <w:r>
        <w:rPr>
          <w:rStyle w:val="CommentReference"/>
        </w:rPr>
        <w:annotationRef/>
      </w:r>
      <w:r>
        <w:t>Equation edited. Is this correct now Brad?</w:t>
      </w:r>
    </w:p>
  </w:comment>
  <w:comment w:id="106" w:author="Brad Duthie" w:date="2021-09-22T23:23:00Z" w:initials="BD">
    <w:p w14:paraId="19D629C5" w14:textId="77777777" w:rsidR="00387B24" w:rsidRDefault="00387B24">
      <w:r>
        <w:rPr>
          <w:rFonts w:ascii="Calibri" w:hAnsi="Calibri"/>
          <w:sz w:val="20"/>
        </w:rPr>
        <w:t>I’m confused by this statement; all of them had a felling count increasing linearly, so why would this be relevant for differentiating which scenario retained the highest number of trees?</w:t>
      </w:r>
    </w:p>
  </w:comment>
  <w:comment w:id="107" w:author="Matthew Nuttall" w:date="2021-10-08T16:44:00Z" w:initials="MN">
    <w:p w14:paraId="69339FCF" w14:textId="6C7D5AB2" w:rsidR="00387B24" w:rsidRDefault="00387B24">
      <w:pPr>
        <w:pStyle w:val="CommentText"/>
      </w:pPr>
      <w:r>
        <w:rPr>
          <w:rStyle w:val="CommentReference"/>
        </w:rPr>
        <w:annotationRef/>
      </w:r>
      <w:r>
        <w:t>Not all of them had increasing felling counts. For example, scenario 2 had a decreasing count of felling actions, and scenario 3 has a fluctuating count of felling actions (see Figure 5)</w:t>
      </w:r>
    </w:p>
  </w:comment>
  <w:comment w:id="108" w:author="Philip McGowan" w:date="2021-11-26T11:45:00Z" w:initials="PM">
    <w:p w14:paraId="02802FEB" w14:textId="0CB59AAC" w:rsidR="009A1EAD" w:rsidRDefault="009A1EAD">
      <w:pPr>
        <w:pStyle w:val="CommentText"/>
      </w:pPr>
      <w:r>
        <w:rPr>
          <w:rStyle w:val="CommentReference"/>
        </w:rPr>
        <w:annotationRef/>
      </w:r>
      <w:r>
        <w:t>Hmm, not sure I see that from the trajectories in Fig 4. Both seem to have lost their trees by 30 years and pretty much all of them by 50. What am I missing?</w:t>
      </w:r>
    </w:p>
  </w:comment>
  <w:comment w:id="109" w:author="Philip McGowan" w:date="2021-11-26T11:47:00Z" w:initials="PM">
    <w:p w14:paraId="2DFB6332" w14:textId="67510808" w:rsidR="009A1EAD" w:rsidRDefault="009A1EAD">
      <w:pPr>
        <w:pStyle w:val="CommentText"/>
      </w:pPr>
      <w:r>
        <w:rPr>
          <w:rStyle w:val="CommentReference"/>
        </w:rPr>
        <w:annotationRef/>
      </w:r>
      <w:r>
        <w:t>This is about overall size rather flows (peaks and troughs)</w:t>
      </w:r>
    </w:p>
  </w:comment>
  <w:comment w:id="111" w:author="Philip McGowan" w:date="2021-11-26T11:48:00Z" w:initials="PM">
    <w:p w14:paraId="2AAE0156" w14:textId="49042692" w:rsidR="009A1EAD" w:rsidRDefault="009A1EAD">
      <w:pPr>
        <w:pStyle w:val="CommentText"/>
      </w:pPr>
      <w:r>
        <w:rPr>
          <w:rStyle w:val="CommentReference"/>
        </w:rPr>
        <w:annotationRef/>
      </w:r>
      <w:r>
        <w:t>Is this just stability or size as well?</w:t>
      </w:r>
    </w:p>
  </w:comment>
  <w:comment w:id="112" w:author="Philip McGowan" w:date="2021-11-26T11:50:00Z" w:initials="PM">
    <w:p w14:paraId="3F487B2B" w14:textId="6B9B9129" w:rsidR="009A1EAD" w:rsidRDefault="009A1EAD">
      <w:pPr>
        <w:pStyle w:val="CommentText"/>
      </w:pPr>
      <w:r>
        <w:rPr>
          <w:rStyle w:val="CommentReference"/>
        </w:rPr>
        <w:annotationRef/>
      </w:r>
      <w:r>
        <w:t xml:space="preserve">Can you say this from your work, or is this </w:t>
      </w:r>
      <w:proofErr w:type="gramStart"/>
      <w:r>
        <w:t>assumption.</w:t>
      </w:r>
      <w:proofErr w:type="gramEnd"/>
      <w:r>
        <w:t xml:space="preserve"> I have picked up mainly issues of flow of funds rather size of budget. </w:t>
      </w:r>
    </w:p>
  </w:comment>
  <w:comment w:id="113" w:author="Nils Bunnefeld" w:date="2021-09-23T10:38:00Z" w:initials="NB">
    <w:p w14:paraId="51D97AB3" w14:textId="77777777" w:rsidR="00387B24" w:rsidRDefault="00387B24">
      <w:pPr>
        <w:pStyle w:val="CommentText"/>
      </w:pPr>
      <w:r>
        <w:rPr>
          <w:rStyle w:val="CommentReference"/>
        </w:rPr>
        <w:annotationRef/>
      </w:r>
      <w:proofErr w:type="spellStart"/>
      <w:r>
        <w:t>Id</w:t>
      </w:r>
      <w:proofErr w:type="spellEnd"/>
      <w:r>
        <w:t xml:space="preserve"> there are no references that back this up, not even in the grey literature, then this is </w:t>
      </w:r>
      <w:proofErr w:type="gramStart"/>
      <w:r>
        <w:t>pretty novel</w:t>
      </w:r>
      <w:proofErr w:type="gramEnd"/>
      <w:r>
        <w:t xml:space="preserve">. It feels to me that we need to acknowledge somehow here that someone will have said this before, even if it is in the grey literature or on websites or policy documents. </w:t>
      </w:r>
    </w:p>
    <w:p w14:paraId="2A5C23D3" w14:textId="5E27EC95" w:rsidR="00387B24" w:rsidRDefault="00387B24">
      <w:pPr>
        <w:pStyle w:val="CommentText"/>
      </w:pPr>
      <w:r>
        <w:t xml:space="preserve">Kate and Phil – any suggestions? </w:t>
      </w:r>
    </w:p>
  </w:comment>
  <w:comment w:id="114" w:author="Matthew Nuttall" w:date="2021-10-11T09:49:00Z" w:initials="MN">
    <w:p w14:paraId="200D4505" w14:textId="52399A0E" w:rsidR="00387B24" w:rsidRDefault="00387B24">
      <w:pPr>
        <w:pStyle w:val="CommentText"/>
      </w:pPr>
      <w:r>
        <w:rPr>
          <w:rStyle w:val="CommentReference"/>
        </w:rPr>
        <w:annotationRef/>
      </w:r>
      <w:r>
        <w:t xml:space="preserve">I assume you’re talking about the general messages from the whole </w:t>
      </w:r>
      <w:proofErr w:type="gramStart"/>
      <w:r>
        <w:t>paragraph?</w:t>
      </w:r>
      <w:proofErr w:type="gramEnd"/>
      <w:r>
        <w:t xml:space="preserve"> If so, then I genuinely can’t find any references that say this. I have found one book chapter (see next comment below) that discusses the negative aspects of the short-term project cycles, and I have found refs about how decreases in funding are bad (added to the intro), but nothing as explicit as this, where the effect of grant cycles is </w:t>
      </w:r>
      <w:proofErr w:type="gramStart"/>
      <w:r>
        <w:t>actually investigated</w:t>
      </w:r>
      <w:proofErr w:type="gramEnd"/>
      <w:r>
        <w:t xml:space="preserve"> or the comparison between different funding strategies. If others know of any references that would be awesome. If not, perhaps I can add a sentence or two, as you suggest, saying something like “It is likely that these effects are known within the conservation community but to our knowledge these have never been published…etc.”</w:t>
      </w:r>
    </w:p>
  </w:comment>
  <w:comment w:id="115" w:author="Matthew Nuttall" w:date="2021-10-14T10:28:00Z" w:initials="MN">
    <w:p w14:paraId="34C3F580" w14:textId="03591DA5" w:rsidR="00387B24" w:rsidRDefault="00387B24">
      <w:pPr>
        <w:pStyle w:val="CommentText"/>
      </w:pPr>
      <w:r>
        <w:rPr>
          <w:rStyle w:val="CommentReference"/>
        </w:rPr>
        <w:annotationRef/>
      </w:r>
      <w:r>
        <w:t>This is the only reference I have found so far that talks about short-term projects / funding cycles and their effect on conservation programmes. But it is not an empirical study, it is a book chapter</w:t>
      </w:r>
    </w:p>
  </w:comment>
  <w:comment w:id="116" w:author="Philip McGowan" w:date="2021-11-26T11:53:00Z" w:initials="PM">
    <w:p w14:paraId="09C28FA5" w14:textId="77777777" w:rsidR="009A1EAD" w:rsidRDefault="009A1EAD">
      <w:pPr>
        <w:pStyle w:val="CommentText"/>
      </w:pPr>
      <w:r>
        <w:rPr>
          <w:rStyle w:val="CommentReference"/>
        </w:rPr>
        <w:annotationRef/>
      </w:r>
      <w:r>
        <w:t>Google Scholar says that this has been cited 77 times</w:t>
      </w:r>
      <w:r w:rsidR="00576391">
        <w:t xml:space="preserve">. This one mentions funding cycles and has a couple of other pre 2010 refs: </w:t>
      </w:r>
      <w:hyperlink r:id="rId3" w:history="1">
        <w:r w:rsidR="00576391" w:rsidRPr="00960C63">
          <w:rPr>
            <w:rStyle w:val="Hyperlink"/>
          </w:rPr>
          <w:t>https://www.sciencedirect.com/science/article/pii/S1462901110000043</w:t>
        </w:r>
      </w:hyperlink>
      <w:r w:rsidR="00576391">
        <w:t xml:space="preserve"> and</w:t>
      </w:r>
    </w:p>
    <w:p w14:paraId="4BAF9DB1" w14:textId="43E60874" w:rsidR="00576391" w:rsidRDefault="00576391">
      <w:pPr>
        <w:pStyle w:val="CommentText"/>
      </w:pPr>
      <w:hyperlink r:id="rId4" w:history="1">
        <w:r w:rsidRPr="00960C63">
          <w:rPr>
            <w:rStyle w:val="Hyperlink"/>
          </w:rPr>
          <w:t>https://www.cambridge.org/core/journals/oryx/article/conservation-conversations-a-typology-of-barriers-to-conservation-success/CF2CBE928071E200851056F0669D5E45</w:t>
        </w:r>
      </w:hyperlink>
      <w:r>
        <w:t xml:space="preserve"> from this year</w:t>
      </w:r>
    </w:p>
  </w:comment>
  <w:comment w:id="117" w:author="Matthew Nuttall" w:date="2021-10-08T17:08:00Z" w:initials="MN">
    <w:p w14:paraId="23F465F8" w14:textId="35596D75" w:rsidR="00387B24" w:rsidRDefault="00387B24">
      <w:pPr>
        <w:pStyle w:val="CommentText"/>
      </w:pPr>
      <w:r>
        <w:rPr>
          <w:rStyle w:val="CommentReference"/>
        </w:rPr>
        <w:annotationRef/>
      </w:r>
      <w:r>
        <w:t xml:space="preserve">Added this caveat about assumptions about timescales as Brad suggested. I wonder whether I </w:t>
      </w:r>
      <w:proofErr w:type="gramStart"/>
      <w:r>
        <w:t>actually need</w:t>
      </w:r>
      <w:proofErr w:type="gramEnd"/>
      <w:r>
        <w:t xml:space="preserve"> an entire paragraph about assumptions, as simulation studies like this that simplify a system so much make a bunch of assumptions. Should I be more explicit about the major ones in a dedicated paragraph?</w:t>
      </w:r>
    </w:p>
  </w:comment>
  <w:comment w:id="118" w:author="Nils Bunnefeld" w:date="2021-09-23T10:42:00Z" w:initials="NB">
    <w:p w14:paraId="3CABF189" w14:textId="0034C41A" w:rsidR="00387B24" w:rsidRDefault="00387B24">
      <w:pPr>
        <w:pStyle w:val="CommentText"/>
      </w:pPr>
      <w:r>
        <w:rPr>
          <w:rStyle w:val="CommentReference"/>
        </w:rPr>
        <w:annotationRef/>
      </w:r>
      <w:r>
        <w:t xml:space="preserve">This section also needs some references. </w:t>
      </w:r>
    </w:p>
  </w:comment>
  <w:comment w:id="119" w:author="Matthew Nuttall" w:date="2021-10-11T14:51:00Z" w:initials="MN">
    <w:p w14:paraId="6E7D5FC9" w14:textId="02573151" w:rsidR="00387B24" w:rsidRDefault="00387B24">
      <w:pPr>
        <w:pStyle w:val="CommentText"/>
      </w:pPr>
      <w:r>
        <w:rPr>
          <w:rStyle w:val="CommentReference"/>
        </w:rPr>
        <w:annotationRef/>
      </w:r>
      <w:r>
        <w:t>Added a bunch of refs to these two paragraphs. I can’t find a reference for this final sentence though….!?</w:t>
      </w:r>
    </w:p>
  </w:comment>
  <w:comment w:id="120" w:author="Philip McGowan" w:date="2021-11-26T11:59:00Z" w:initials="PM">
    <w:p w14:paraId="6ADF2733" w14:textId="6AE5101C" w:rsidR="00576391" w:rsidRDefault="00576391">
      <w:pPr>
        <w:pStyle w:val="CommentText"/>
      </w:pPr>
      <w:r>
        <w:rPr>
          <w:rStyle w:val="CommentReference"/>
        </w:rPr>
        <w:annotationRef/>
      </w:r>
      <w:r>
        <w:t>Could the Discussion start with this, rather than the detail of the previous paragraphs?</w:t>
      </w:r>
    </w:p>
  </w:comment>
  <w:comment w:id="121" w:author="Philip McGowan" w:date="2021-11-26T12:04:00Z" w:initials="PM">
    <w:p w14:paraId="281F3F63" w14:textId="6E05EFEC" w:rsidR="00111C63" w:rsidRDefault="00111C63">
      <w:pPr>
        <w:pStyle w:val="CommentText"/>
      </w:pPr>
      <w:r>
        <w:rPr>
          <w:rStyle w:val="CommentReference"/>
        </w:rPr>
        <w:annotationRef/>
      </w:r>
      <w:r>
        <w:t>And constanc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E55DE76" w15:done="0"/>
  <w15:commentEx w15:paraId="3614FECD" w15:done="0"/>
  <w15:commentEx w15:paraId="361BC0FE" w15:done="0"/>
  <w15:commentEx w15:paraId="554AD3AF" w15:done="0"/>
  <w15:commentEx w15:paraId="3272EE30" w15:done="0"/>
  <w15:commentEx w15:paraId="1CF933C9" w15:done="0"/>
  <w15:commentEx w15:paraId="213A8FAC" w15:done="0"/>
  <w15:commentEx w15:paraId="7210B88A" w15:done="0"/>
  <w15:commentEx w15:paraId="61F493C1" w15:done="0"/>
  <w15:commentEx w15:paraId="105A5050" w15:paraIdParent="61F493C1" w15:done="0"/>
  <w15:commentEx w15:paraId="7A1F8598" w15:done="0"/>
  <w15:commentEx w15:paraId="3D1C3E43" w15:done="0"/>
  <w15:commentEx w15:paraId="6F92909F" w15:done="0"/>
  <w15:commentEx w15:paraId="57A7F65F" w15:done="0"/>
  <w15:commentEx w15:paraId="225E0145" w15:done="0"/>
  <w15:commentEx w15:paraId="560D68C9" w15:done="0"/>
  <w15:commentEx w15:paraId="4C485FA5" w15:done="0"/>
  <w15:commentEx w15:paraId="7781C1A9" w15:done="0"/>
  <w15:commentEx w15:paraId="6646E499" w15:done="0"/>
  <w15:commentEx w15:paraId="6CBF6091" w15:done="0"/>
  <w15:commentEx w15:paraId="3DCC86CB" w15:done="0"/>
  <w15:commentEx w15:paraId="29330256" w15:paraIdParent="3DCC86CB" w15:done="0"/>
  <w15:commentEx w15:paraId="754B2C2B" w15:done="0"/>
  <w15:commentEx w15:paraId="5481DB3B" w15:done="0"/>
  <w15:commentEx w15:paraId="30D12F01" w15:done="0"/>
  <w15:commentEx w15:paraId="3BE9FD73" w15:done="0"/>
  <w15:commentEx w15:paraId="168F1F01" w15:done="0"/>
  <w15:commentEx w15:paraId="2F392BA9" w15:done="0"/>
  <w15:commentEx w15:paraId="61053ED1" w15:done="0"/>
  <w15:commentEx w15:paraId="6EB850D2" w15:done="0"/>
  <w15:commentEx w15:paraId="0343FF2D" w15:done="0"/>
  <w15:commentEx w15:paraId="3AF3E295" w15:done="0"/>
  <w15:commentEx w15:paraId="5A5ECD59" w15:done="0"/>
  <w15:commentEx w15:paraId="485E0D34" w15:done="0"/>
  <w15:commentEx w15:paraId="0AED43B4" w15:done="0"/>
  <w15:commentEx w15:paraId="4AEDFEA9" w15:done="0"/>
  <w15:commentEx w15:paraId="41B2F558" w15:done="0"/>
  <w15:commentEx w15:paraId="222D9F26" w15:done="0"/>
  <w15:commentEx w15:paraId="031BE8CD" w15:done="0"/>
  <w15:commentEx w15:paraId="16E68F96" w15:paraIdParent="031BE8CD" w15:done="0"/>
  <w15:commentEx w15:paraId="3459B9FC" w15:done="0"/>
  <w15:commentEx w15:paraId="6D4C85D4" w15:done="0"/>
  <w15:commentEx w15:paraId="28D5AA31" w15:done="0"/>
  <w15:commentEx w15:paraId="01FDBB23" w15:done="0"/>
  <w15:commentEx w15:paraId="0F96F45E" w15:done="0"/>
  <w15:commentEx w15:paraId="77069689" w15:done="0"/>
  <w15:commentEx w15:paraId="50C895D0" w15:done="0"/>
  <w15:commentEx w15:paraId="42B689DE" w15:done="0"/>
  <w15:commentEx w15:paraId="6E7ABB4D" w15:paraIdParent="42B689DE" w15:done="0"/>
  <w15:commentEx w15:paraId="19D629C5" w15:done="0"/>
  <w15:commentEx w15:paraId="69339FCF" w15:paraIdParent="19D629C5" w15:done="0"/>
  <w15:commentEx w15:paraId="02802FEB" w15:done="0"/>
  <w15:commentEx w15:paraId="2DFB6332" w15:done="0"/>
  <w15:commentEx w15:paraId="2AAE0156" w15:done="0"/>
  <w15:commentEx w15:paraId="3F487B2B" w15:done="0"/>
  <w15:commentEx w15:paraId="2A5C23D3" w15:done="0"/>
  <w15:commentEx w15:paraId="200D4505" w15:paraIdParent="2A5C23D3" w15:done="0"/>
  <w15:commentEx w15:paraId="34C3F580" w15:done="0"/>
  <w15:commentEx w15:paraId="4BAF9DB1" w15:paraIdParent="34C3F580" w15:done="0"/>
  <w15:commentEx w15:paraId="23F465F8" w15:done="0"/>
  <w15:commentEx w15:paraId="3CABF189" w15:done="0"/>
  <w15:commentEx w15:paraId="6E7D5FC9" w15:paraIdParent="3CABF189" w15:done="0"/>
  <w15:commentEx w15:paraId="6ADF2733" w15:done="0"/>
  <w15:commentEx w15:paraId="281F3F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49F7A1" w16cex:dateUtc="2021-11-25T11:53:00Z"/>
  <w16cex:commentExtensible w16cex:durableId="2549EAB7" w16cex:dateUtc="2021-11-25T10:57:00Z"/>
  <w16cex:commentExtensible w16cex:durableId="2549EC8E" w16cex:dateUtc="2021-11-25T11:05:00Z"/>
  <w16cex:commentExtensible w16cex:durableId="2549ECD4" w16cex:dateUtc="2021-11-25T11:07:00Z"/>
  <w16cex:commentExtensible w16cex:durableId="2549F05A" w16cex:dateUtc="2021-11-25T11:22:00Z"/>
  <w16cex:commentExtensible w16cex:durableId="2549F144" w16cex:dateUtc="2021-11-25T11:25:00Z"/>
  <w16cex:commentExtensible w16cex:durableId="2549F171" w16cex:dateUtc="2021-11-25T11:26:00Z"/>
  <w16cex:commentExtensible w16cex:durableId="2549F1AC" w16cex:dateUtc="2021-11-25T11:27:00Z"/>
  <w16cex:commentExtensible w16cex:durableId="24F6D0D6" w16cex:dateUtc="2021-09-23T09:09:00Z"/>
  <w16cex:commentExtensible w16cex:durableId="24FEFBF2" w16cex:dateUtc="2021-09-29T13:51:00Z"/>
  <w16cex:commentExtensible w16cex:durableId="2549F4B5" w16cex:dateUtc="2021-11-25T11:40:00Z"/>
  <w16cex:commentExtensible w16cex:durableId="2549F4E2" w16cex:dateUtc="2021-11-25T11:41:00Z"/>
  <w16cex:commentExtensible w16cex:durableId="2549F5CA" w16cex:dateUtc="2021-11-25T11:45:00Z"/>
  <w16cex:commentExtensible w16cex:durableId="2549F602" w16cex:dateUtc="2021-11-25T11:46:00Z"/>
  <w16cex:commentExtensible w16cex:durableId="2549F670" w16cex:dateUtc="2021-11-25T11:48:00Z"/>
  <w16cex:commentExtensible w16cex:durableId="2549F6A2" w16cex:dateUtc="2021-11-25T11:48:00Z"/>
  <w16cex:commentExtensible w16cex:durableId="2549F6D7" w16cex:dateUtc="2021-11-25T11:49:00Z"/>
  <w16cex:commentExtensible w16cex:durableId="2549F82E" w16cex:dateUtc="2021-11-25T11:55:00Z"/>
  <w16cex:commentExtensible w16cex:durableId="2549F6F9" w16cex:dateUtc="2021-11-25T11:50:00Z"/>
  <w16cex:commentExtensible w16cex:durableId="254B462A" w16cex:dateUtc="2021-11-26T11:40:00Z"/>
  <w16cex:commentExtensible w16cex:durableId="250AAE2E" w16cex:dateUtc="2021-10-08T10:46:00Z"/>
  <w16cex:commentExtensible w16cex:durableId="2549F8D3" w16cex:dateUtc="2021-11-25T11:58:00Z"/>
  <w16cex:commentExtensible w16cex:durableId="2549F8F4" w16cex:dateUtc="2021-11-25T11:58:00Z"/>
  <w16cex:commentExtensible w16cex:durableId="2549F901" w16cex:dateUtc="2021-11-25T11:58:00Z"/>
  <w16cex:commentExtensible w16cex:durableId="254A179E" w16cex:dateUtc="2021-11-25T14:09:00Z"/>
  <w16cex:commentExtensible w16cex:durableId="254A17DA" w16cex:dateUtc="2021-11-25T14:10:00Z"/>
  <w16cex:commentExtensible w16cex:durableId="254A1811" w16cex:dateUtc="2021-11-25T14:11:00Z"/>
  <w16cex:commentExtensible w16cex:durableId="254A1823" w16cex:dateUtc="2021-11-25T14:11:00Z"/>
  <w16cex:commentExtensible w16cex:durableId="254A1854" w16cex:dateUtc="2021-11-25T14:12:00Z"/>
  <w16cex:commentExtensible w16cex:durableId="254A18AD" w16cex:dateUtc="2021-11-25T14:14:00Z"/>
  <w16cex:commentExtensible w16cex:durableId="254A1959" w16cex:dateUtc="2021-11-25T14:16:00Z"/>
  <w16cex:commentExtensible w16cex:durableId="250AAFFD" w16cex:dateUtc="2021-10-08T10:54:00Z"/>
  <w16cex:commentExtensible w16cex:durableId="254A1921" w16cex:dateUtc="2021-11-25T14:16:00Z"/>
  <w16cex:commentExtensible w16cex:durableId="254A1990" w16cex:dateUtc="2021-11-25T14:17:00Z"/>
  <w16cex:commentExtensible w16cex:durableId="254A1A34" w16cex:dateUtc="2021-11-25T14:20:00Z"/>
  <w16cex:commentExtensible w16cex:durableId="254A19DE" w16cex:dateUtc="2021-11-25T14:19:00Z"/>
  <w16cex:commentExtensible w16cex:durableId="254A1A9E" w16cex:dateUtc="2021-11-25T14:22:00Z"/>
  <w16cex:commentExtensible w16cex:durableId="254A1AFE" w16cex:dateUtc="2021-11-25T14:23:00Z"/>
  <w16cex:commentExtensible w16cex:durableId="24F6D1D4" w16cex:dateUtc="2021-09-23T09:13:00Z"/>
  <w16cex:commentExtensible w16cex:durableId="250AB141" w16cex:dateUtc="2021-10-08T11:00:00Z"/>
  <w16cex:commentExtensible w16cex:durableId="254A3B05" w16cex:dateUtc="2021-11-25T16:40:00Z"/>
  <w16cex:commentExtensible w16cex:durableId="254A3BB3" w16cex:dateUtc="2021-11-25T16:43:00Z"/>
  <w16cex:commentExtensible w16cex:durableId="254A3B32" w16cex:dateUtc="2021-11-25T16:41:00Z"/>
  <w16cex:commentExtensible w16cex:durableId="254A3BF4" w16cex:dateUtc="2021-11-25T16:44:00Z"/>
  <w16cex:commentExtensible w16cex:durableId="250AD801" w16cex:dateUtc="2021-10-08T13:45:00Z"/>
  <w16cex:commentExtensible w16cex:durableId="254A3C8C" w16cex:dateUtc="2021-11-25T16:47:00Z"/>
  <w16cex:commentExtensible w16cex:durableId="254B4474" w16cex:dateUtc="2021-11-26T11:33:00Z"/>
  <w16cex:commentExtensible w16cex:durableId="250E8115" w16cex:dateUtc="2021-10-11T08:23:00Z"/>
  <w16cex:commentExtensible w16cex:durableId="250AF3D2" w16cex:dateUtc="2021-10-08T15:44:00Z"/>
  <w16cex:commentExtensible w16cex:durableId="254B4765" w16cex:dateUtc="2021-11-26T11:45:00Z"/>
  <w16cex:commentExtensible w16cex:durableId="254B47E0" w16cex:dateUtc="2021-11-26T11:47:00Z"/>
  <w16cex:commentExtensible w16cex:durableId="254B4819" w16cex:dateUtc="2021-11-26T11:48:00Z"/>
  <w16cex:commentExtensible w16cex:durableId="254B488C" w16cex:dateUtc="2021-11-26T11:50:00Z"/>
  <w16cex:commentExtensible w16cex:durableId="24F6D79A" w16cex:dateUtc="2021-09-23T09:38:00Z"/>
  <w16cex:commentExtensible w16cex:durableId="250E8742" w16cex:dateUtc="2021-10-11T08:49:00Z"/>
  <w16cex:commentExtensible w16cex:durableId="251284DC" w16cex:dateUtc="2021-10-14T09:28:00Z"/>
  <w16cex:commentExtensible w16cex:durableId="254B493B" w16cex:dateUtc="2021-11-26T11:53:00Z"/>
  <w16cex:commentExtensible w16cex:durableId="250AF999" w16cex:dateUtc="2021-10-08T16:08:00Z"/>
  <w16cex:commentExtensible w16cex:durableId="24F6D879" w16cex:dateUtc="2021-09-23T09:42:00Z"/>
  <w16cex:commentExtensible w16cex:durableId="250ECDDD" w16cex:dateUtc="2021-10-11T13:51:00Z"/>
  <w16cex:commentExtensible w16cex:durableId="254B4A86" w16cex:dateUtc="2021-11-26T11:59:00Z"/>
  <w16cex:commentExtensible w16cex:durableId="254B4BDE" w16cex:dateUtc="2021-11-26T1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E55DE76" w16cid:durableId="2549F7A1"/>
  <w16cid:commentId w16cid:paraId="3614FECD" w16cid:durableId="2549EAB7"/>
  <w16cid:commentId w16cid:paraId="361BC0FE" w16cid:durableId="2549EC8E"/>
  <w16cid:commentId w16cid:paraId="554AD3AF" w16cid:durableId="2549ECD4"/>
  <w16cid:commentId w16cid:paraId="3272EE30" w16cid:durableId="2549F05A"/>
  <w16cid:commentId w16cid:paraId="1CF933C9" w16cid:durableId="2549F144"/>
  <w16cid:commentId w16cid:paraId="213A8FAC" w16cid:durableId="2549F171"/>
  <w16cid:commentId w16cid:paraId="7210B88A" w16cid:durableId="2549F1AC"/>
  <w16cid:commentId w16cid:paraId="61F493C1" w16cid:durableId="24F6D0D6"/>
  <w16cid:commentId w16cid:paraId="105A5050" w16cid:durableId="24FEFBF2"/>
  <w16cid:commentId w16cid:paraId="7A1F8598" w16cid:durableId="2549F4B5"/>
  <w16cid:commentId w16cid:paraId="3D1C3E43" w16cid:durableId="2549F4E2"/>
  <w16cid:commentId w16cid:paraId="6F92909F" w16cid:durableId="2549F5CA"/>
  <w16cid:commentId w16cid:paraId="57A7F65F" w16cid:durableId="2549F602"/>
  <w16cid:commentId w16cid:paraId="225E0145" w16cid:durableId="2549F670"/>
  <w16cid:commentId w16cid:paraId="560D68C9" w16cid:durableId="2549F6A2"/>
  <w16cid:commentId w16cid:paraId="4C485FA5" w16cid:durableId="2549F6D7"/>
  <w16cid:commentId w16cid:paraId="7781C1A9" w16cid:durableId="2549F82E"/>
  <w16cid:commentId w16cid:paraId="6646E499" w16cid:durableId="2549F6F9"/>
  <w16cid:commentId w16cid:paraId="6CBF6091" w16cid:durableId="254B462A"/>
  <w16cid:commentId w16cid:paraId="3DCC86CB" w16cid:durableId="250AAE2E"/>
  <w16cid:commentId w16cid:paraId="29330256" w16cid:durableId="2549F8D3"/>
  <w16cid:commentId w16cid:paraId="754B2C2B" w16cid:durableId="2549F8F4"/>
  <w16cid:commentId w16cid:paraId="5481DB3B" w16cid:durableId="2549F901"/>
  <w16cid:commentId w16cid:paraId="30D12F01" w16cid:durableId="254A179E"/>
  <w16cid:commentId w16cid:paraId="3BE9FD73" w16cid:durableId="254A17DA"/>
  <w16cid:commentId w16cid:paraId="168F1F01" w16cid:durableId="254A1811"/>
  <w16cid:commentId w16cid:paraId="2F392BA9" w16cid:durableId="254A1823"/>
  <w16cid:commentId w16cid:paraId="61053ED1" w16cid:durableId="254A1854"/>
  <w16cid:commentId w16cid:paraId="6EB850D2" w16cid:durableId="254A18AD"/>
  <w16cid:commentId w16cid:paraId="0343FF2D" w16cid:durableId="254A1959"/>
  <w16cid:commentId w16cid:paraId="3AF3E295" w16cid:durableId="250AAFFD"/>
  <w16cid:commentId w16cid:paraId="5A5ECD59" w16cid:durableId="254A1921"/>
  <w16cid:commentId w16cid:paraId="485E0D34" w16cid:durableId="254A1990"/>
  <w16cid:commentId w16cid:paraId="0AED43B4" w16cid:durableId="254A1A34"/>
  <w16cid:commentId w16cid:paraId="4AEDFEA9" w16cid:durableId="254A19DE"/>
  <w16cid:commentId w16cid:paraId="41B2F558" w16cid:durableId="254A1A9E"/>
  <w16cid:commentId w16cid:paraId="222D9F26" w16cid:durableId="254A1AFE"/>
  <w16cid:commentId w16cid:paraId="031BE8CD" w16cid:durableId="24F6D1D4"/>
  <w16cid:commentId w16cid:paraId="16E68F96" w16cid:durableId="250AB141"/>
  <w16cid:commentId w16cid:paraId="3459B9FC" w16cid:durableId="254A3B05"/>
  <w16cid:commentId w16cid:paraId="6D4C85D4" w16cid:durableId="254A3BB3"/>
  <w16cid:commentId w16cid:paraId="28D5AA31" w16cid:durableId="254A3B32"/>
  <w16cid:commentId w16cid:paraId="01FDBB23" w16cid:durableId="254A3BF4"/>
  <w16cid:commentId w16cid:paraId="0F96F45E" w16cid:durableId="250AD801"/>
  <w16cid:commentId w16cid:paraId="77069689" w16cid:durableId="254A3C8C"/>
  <w16cid:commentId w16cid:paraId="50C895D0" w16cid:durableId="254B4474"/>
  <w16cid:commentId w16cid:paraId="42B689DE" w16cid:durableId="24F6D030"/>
  <w16cid:commentId w16cid:paraId="6E7ABB4D" w16cid:durableId="250E8115"/>
  <w16cid:commentId w16cid:paraId="19D629C5" w16cid:durableId="24F6D033"/>
  <w16cid:commentId w16cid:paraId="69339FCF" w16cid:durableId="250AF3D2"/>
  <w16cid:commentId w16cid:paraId="02802FEB" w16cid:durableId="254B4765"/>
  <w16cid:commentId w16cid:paraId="2DFB6332" w16cid:durableId="254B47E0"/>
  <w16cid:commentId w16cid:paraId="2AAE0156" w16cid:durableId="254B4819"/>
  <w16cid:commentId w16cid:paraId="3F487B2B" w16cid:durableId="254B488C"/>
  <w16cid:commentId w16cid:paraId="2A5C23D3" w16cid:durableId="24F6D79A"/>
  <w16cid:commentId w16cid:paraId="200D4505" w16cid:durableId="250E8742"/>
  <w16cid:commentId w16cid:paraId="34C3F580" w16cid:durableId="251284DC"/>
  <w16cid:commentId w16cid:paraId="4BAF9DB1" w16cid:durableId="254B493B"/>
  <w16cid:commentId w16cid:paraId="23F465F8" w16cid:durableId="250AF999"/>
  <w16cid:commentId w16cid:paraId="3CABF189" w16cid:durableId="24F6D879"/>
  <w16cid:commentId w16cid:paraId="6E7D5FC9" w16cid:durableId="250ECDDD"/>
  <w16cid:commentId w16cid:paraId="6ADF2733" w16cid:durableId="254B4A86"/>
  <w16cid:commentId w16cid:paraId="281F3F63" w16cid:durableId="254B4B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775197" w14:textId="77777777" w:rsidR="00387B24" w:rsidRDefault="00387B24" w:rsidP="00BF25B7">
      <w:pPr>
        <w:spacing w:after="0" w:line="240" w:lineRule="auto"/>
      </w:pPr>
      <w:r>
        <w:separator/>
      </w:r>
    </w:p>
  </w:endnote>
  <w:endnote w:type="continuationSeparator" w:id="0">
    <w:p w14:paraId="6DCAA786" w14:textId="77777777" w:rsidR="00387B24" w:rsidRDefault="00387B24" w:rsidP="00BF25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2E7BB2" w14:textId="77777777" w:rsidR="00387B24" w:rsidRDefault="00387B24" w:rsidP="00BF25B7">
      <w:pPr>
        <w:spacing w:after="0" w:line="240" w:lineRule="auto"/>
      </w:pPr>
      <w:r>
        <w:separator/>
      </w:r>
    </w:p>
  </w:footnote>
  <w:footnote w:type="continuationSeparator" w:id="0">
    <w:p w14:paraId="2896118D" w14:textId="77777777" w:rsidR="00387B24" w:rsidRDefault="00387B24" w:rsidP="00BF25B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hilip McGowan">
    <w15:presenceInfo w15:providerId="AD" w15:userId="S::npjkm@newcastle.ac.uk::07bcb5e5-7f83-4320-991a-aac362f22a2d"/>
  </w15:person>
  <w15:person w15:author="Nils Bunnefeld">
    <w15:presenceInfo w15:providerId="AD" w15:userId="S::nb20@stir.ac.uk::d625445a-78f6-42d6-9364-b9a67daa1135"/>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DF5"/>
    <w:rsid w:val="00012A07"/>
    <w:rsid w:val="00036E3D"/>
    <w:rsid w:val="000645D9"/>
    <w:rsid w:val="00111C63"/>
    <w:rsid w:val="00173C07"/>
    <w:rsid w:val="00177F53"/>
    <w:rsid w:val="00180B63"/>
    <w:rsid w:val="001E1E50"/>
    <w:rsid w:val="00223B57"/>
    <w:rsid w:val="00280900"/>
    <w:rsid w:val="00283739"/>
    <w:rsid w:val="002A0795"/>
    <w:rsid w:val="002C7AE9"/>
    <w:rsid w:val="002D43DE"/>
    <w:rsid w:val="002D4DF5"/>
    <w:rsid w:val="00321A08"/>
    <w:rsid w:val="003517F0"/>
    <w:rsid w:val="00380D43"/>
    <w:rsid w:val="003838B1"/>
    <w:rsid w:val="00387B24"/>
    <w:rsid w:val="003A0878"/>
    <w:rsid w:val="003D7D4E"/>
    <w:rsid w:val="003E28EC"/>
    <w:rsid w:val="003E5FF9"/>
    <w:rsid w:val="003F20B0"/>
    <w:rsid w:val="00407D32"/>
    <w:rsid w:val="00421EF3"/>
    <w:rsid w:val="00444C49"/>
    <w:rsid w:val="00462612"/>
    <w:rsid w:val="004F2133"/>
    <w:rsid w:val="00505C1D"/>
    <w:rsid w:val="0051217D"/>
    <w:rsid w:val="00574A12"/>
    <w:rsid w:val="00576391"/>
    <w:rsid w:val="005C0C38"/>
    <w:rsid w:val="005D1546"/>
    <w:rsid w:val="005E13B1"/>
    <w:rsid w:val="0061051A"/>
    <w:rsid w:val="00622F30"/>
    <w:rsid w:val="00624780"/>
    <w:rsid w:val="00637A02"/>
    <w:rsid w:val="00640B53"/>
    <w:rsid w:val="006668D0"/>
    <w:rsid w:val="00681279"/>
    <w:rsid w:val="006B1B53"/>
    <w:rsid w:val="006C7A36"/>
    <w:rsid w:val="006F0A98"/>
    <w:rsid w:val="00721CB0"/>
    <w:rsid w:val="00731AF4"/>
    <w:rsid w:val="00733289"/>
    <w:rsid w:val="00775391"/>
    <w:rsid w:val="007853F1"/>
    <w:rsid w:val="007A0065"/>
    <w:rsid w:val="007A23C1"/>
    <w:rsid w:val="007A33A1"/>
    <w:rsid w:val="00803620"/>
    <w:rsid w:val="00873FEF"/>
    <w:rsid w:val="0089199E"/>
    <w:rsid w:val="00892B3A"/>
    <w:rsid w:val="008A7BC9"/>
    <w:rsid w:val="008D6134"/>
    <w:rsid w:val="00924ECB"/>
    <w:rsid w:val="00956B47"/>
    <w:rsid w:val="009A1EAD"/>
    <w:rsid w:val="00A262C6"/>
    <w:rsid w:val="00A30475"/>
    <w:rsid w:val="00A34FC3"/>
    <w:rsid w:val="00A457CE"/>
    <w:rsid w:val="00A74284"/>
    <w:rsid w:val="00A83A57"/>
    <w:rsid w:val="00AA1760"/>
    <w:rsid w:val="00AB2E08"/>
    <w:rsid w:val="00B34B5D"/>
    <w:rsid w:val="00B81406"/>
    <w:rsid w:val="00B82ABF"/>
    <w:rsid w:val="00B8415A"/>
    <w:rsid w:val="00B908F7"/>
    <w:rsid w:val="00BA608A"/>
    <w:rsid w:val="00BB6084"/>
    <w:rsid w:val="00BC1DD8"/>
    <w:rsid w:val="00BC3488"/>
    <w:rsid w:val="00BF25B7"/>
    <w:rsid w:val="00C2025A"/>
    <w:rsid w:val="00C54BED"/>
    <w:rsid w:val="00D24518"/>
    <w:rsid w:val="00D46173"/>
    <w:rsid w:val="00D50C48"/>
    <w:rsid w:val="00D6058D"/>
    <w:rsid w:val="00D84DC6"/>
    <w:rsid w:val="00DD29EF"/>
    <w:rsid w:val="00EB5F70"/>
    <w:rsid w:val="00F71372"/>
    <w:rsid w:val="00F73D32"/>
    <w:rsid w:val="00F8568A"/>
    <w:rsid w:val="00FA4C5B"/>
    <w:rsid w:val="00FB3821"/>
    <w:rsid w:val="00FF1DE6"/>
    <w:rsid w:val="00FF7073"/>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8003A"/>
  <w15:docId w15:val="{CF3D66AD-EFDC-43C4-B695-04D8EEC92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80838"/>
    <w:rPr>
      <w:sz w:val="16"/>
      <w:szCs w:val="16"/>
    </w:rPr>
  </w:style>
  <w:style w:type="character" w:customStyle="1" w:styleId="CommentTextChar">
    <w:name w:val="Comment Text Char"/>
    <w:basedOn w:val="DefaultParagraphFont"/>
    <w:link w:val="CommentText"/>
    <w:uiPriority w:val="99"/>
    <w:semiHidden/>
    <w:qFormat/>
    <w:rsid w:val="00580838"/>
    <w:rPr>
      <w:sz w:val="20"/>
      <w:szCs w:val="20"/>
    </w:rPr>
  </w:style>
  <w:style w:type="character" w:customStyle="1" w:styleId="CommentSubjectChar">
    <w:name w:val="Comment Subject Char"/>
    <w:basedOn w:val="CommentTextChar"/>
    <w:link w:val="CommentSubject"/>
    <w:uiPriority w:val="99"/>
    <w:semiHidden/>
    <w:qFormat/>
    <w:rsid w:val="00580838"/>
    <w:rPr>
      <w:b/>
      <w:bCs/>
      <w:sz w:val="20"/>
      <w:szCs w:val="20"/>
    </w:rPr>
  </w:style>
  <w:style w:type="character" w:customStyle="1" w:styleId="InternetLink">
    <w:name w:val="Internet Link"/>
    <w:basedOn w:val="DefaultParagraphFont"/>
    <w:uiPriority w:val="99"/>
    <w:unhideWhenUsed/>
    <w:rsid w:val="004B1FCB"/>
    <w:rPr>
      <w:color w:val="0563C1" w:themeColor="hyperlink"/>
      <w:u w:val="single"/>
    </w:rPr>
  </w:style>
  <w:style w:type="character" w:customStyle="1" w:styleId="ListLabel1">
    <w:name w:val="ListLabel 1"/>
    <w:qFormat/>
  </w:style>
  <w:style w:type="character" w:customStyle="1" w:styleId="ListLabel2">
    <w:name w:val="ListLabel 2"/>
    <w:qFormat/>
    <w:rPr>
      <w:color w:val="auto"/>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58083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580838"/>
    <w:rPr>
      <w:b/>
      <w:bCs/>
    </w:rPr>
  </w:style>
  <w:style w:type="table" w:styleId="TableGrid">
    <w:name w:val="Table Grid"/>
    <w:basedOn w:val="TableNormal"/>
    <w:uiPriority w:val="39"/>
    <w:rsid w:val="00C663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668D0"/>
    <w:rPr>
      <w:color w:val="808080"/>
    </w:rPr>
  </w:style>
  <w:style w:type="paragraph" w:styleId="Bibliography">
    <w:name w:val="Bibliography"/>
    <w:basedOn w:val="Normal"/>
    <w:next w:val="Normal"/>
    <w:uiPriority w:val="37"/>
    <w:unhideWhenUsed/>
    <w:rsid w:val="00BF25B7"/>
    <w:pPr>
      <w:spacing w:after="0" w:line="240" w:lineRule="auto"/>
      <w:ind w:left="720" w:hanging="720"/>
    </w:pPr>
  </w:style>
  <w:style w:type="paragraph" w:styleId="Header">
    <w:name w:val="header"/>
    <w:basedOn w:val="Normal"/>
    <w:link w:val="HeaderChar"/>
    <w:uiPriority w:val="99"/>
    <w:unhideWhenUsed/>
    <w:rsid w:val="00BF25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25B7"/>
  </w:style>
  <w:style w:type="paragraph" w:styleId="Footer">
    <w:name w:val="footer"/>
    <w:basedOn w:val="Normal"/>
    <w:link w:val="FooterChar"/>
    <w:uiPriority w:val="99"/>
    <w:unhideWhenUsed/>
    <w:rsid w:val="00BF25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25B7"/>
  </w:style>
  <w:style w:type="character" w:styleId="Hyperlink">
    <w:name w:val="Hyperlink"/>
    <w:basedOn w:val="DefaultParagraphFont"/>
    <w:uiPriority w:val="99"/>
    <w:unhideWhenUsed/>
    <w:rsid w:val="002A0795"/>
    <w:rPr>
      <w:color w:val="0563C1" w:themeColor="hyperlink"/>
      <w:u w:val="single"/>
    </w:rPr>
  </w:style>
  <w:style w:type="character" w:styleId="UnresolvedMention">
    <w:name w:val="Unresolved Mention"/>
    <w:basedOn w:val="DefaultParagraphFont"/>
    <w:uiPriority w:val="99"/>
    <w:semiHidden/>
    <w:unhideWhenUsed/>
    <w:rsid w:val="002A07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comments.xml.rels><?xml version="1.0" encoding="UTF-8" standalone="yes"?>
<Relationships xmlns="http://schemas.openxmlformats.org/package/2006/relationships"><Relationship Id="rId3" Type="http://schemas.openxmlformats.org/officeDocument/2006/relationships/hyperlink" Target="https://www.sciencedirect.com/science/article/pii/S1462901110000043" TargetMode="External"/><Relationship Id="rId2" Type="http://schemas.openxmlformats.org/officeDocument/2006/relationships/hyperlink" Target="https://quicklatex.com/" TargetMode="External"/><Relationship Id="rId1" Type="http://schemas.openxmlformats.org/officeDocument/2006/relationships/hyperlink" Target="https://www.nature.com/articles/387253a0" TargetMode="External"/><Relationship Id="rId4" Type="http://schemas.openxmlformats.org/officeDocument/2006/relationships/hyperlink" Target="https://www.cambridge.org/core/journals/oryx/article/conservation-conversations-a-typology-of-barriers-to-conservation-success/CF2CBE928071E200851056F0669D5E4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hyperlink" Target="http://www.tlffindonesia.org/" TargetMode="External"/><Relationship Id="rId3" Type="http://schemas.openxmlformats.org/officeDocument/2006/relationships/webSettings" Target="webSetting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www.thegef.org/" TargetMode="External"/><Relationship Id="rId2" Type="http://schemas.openxmlformats.org/officeDocument/2006/relationships/settings" Target="settings.xml"/><Relationship Id="rId16" Type="http://schemas.openxmlformats.org/officeDocument/2006/relationships/hyperlink" Target="http://www.biocarbonfund-isfl.org/" TargetMode="External"/><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6</TotalTime>
  <Pages>27</Pages>
  <Words>48864</Words>
  <Characters>278528</Characters>
  <Application>Microsoft Office Word</Application>
  <DocSecurity>0</DocSecurity>
  <Lines>2321</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dc:description/>
  <cp:lastModifiedBy>Philip McGowan</cp:lastModifiedBy>
  <cp:revision>4</cp:revision>
  <dcterms:created xsi:type="dcterms:W3CDTF">2021-11-25T14:26:00Z</dcterms:created>
  <dcterms:modified xsi:type="dcterms:W3CDTF">2021-11-26T12:0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nKpXMcmK"/&gt;&lt;style id="http://www.zotero.org/styles/elsevier-harvard" hasBibliography="1" bibliographyStyleHasBeenSet="1"/&gt;&lt;prefs&gt;&lt;pref name="fieldType" value="Field"/&gt;&lt;pref name="automaticJourn</vt:lpwstr>
  </property>
  <property fmtid="{D5CDD505-2E9C-101B-9397-08002B2CF9AE}" pid="9" name="ZOTERO_PREF_2">
    <vt:lpwstr>alAbbreviations" value="true"/&gt;&lt;/prefs&gt;&lt;/data&gt;</vt:lpwstr>
  </property>
</Properties>
</file>